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6B798DB" w14:textId="398FBE9A" w:rsidR="00693D65" w:rsidRPr="007C3E81" w:rsidRDefault="00693D65" w:rsidP="007C3E81">
      <w:pPr>
        <w:pStyle w:val="berschrift1"/>
        <w:spacing w:line="240" w:lineRule="auto"/>
        <w:jc w:val="center"/>
        <w:rPr>
          <w:rFonts w:ascii="Times New Roman" w:hAnsi="Times New Roman" w:cs="Times New Roman"/>
          <w:b/>
          <w:sz w:val="20"/>
          <w:szCs w:val="20"/>
          <w:lang w:val="de-DE"/>
        </w:rPr>
      </w:pPr>
      <w:bookmarkStart w:id="0" w:name="_Toc98783817"/>
      <w:r w:rsidRPr="007C3E81">
        <w:rPr>
          <w:rFonts w:ascii="Times New Roman" w:hAnsi="Times New Roman" w:cs="Times New Roman"/>
          <w:b/>
          <w:sz w:val="20"/>
          <w:szCs w:val="20"/>
          <w:lang w:val="de-DE"/>
        </w:rPr>
        <w:t xml:space="preserve">SUPPLEMENTARY </w:t>
      </w:r>
      <w:r w:rsidR="00912D18" w:rsidRPr="007C3E81">
        <w:rPr>
          <w:rFonts w:ascii="Times New Roman" w:hAnsi="Times New Roman" w:cs="Times New Roman"/>
          <w:b/>
          <w:sz w:val="20"/>
          <w:szCs w:val="20"/>
          <w:lang w:val="de-DE"/>
        </w:rPr>
        <w:t>M</w:t>
      </w:r>
      <w:r w:rsidRPr="007C3E81">
        <w:rPr>
          <w:rFonts w:ascii="Times New Roman" w:hAnsi="Times New Roman" w:cs="Times New Roman"/>
          <w:b/>
          <w:sz w:val="20"/>
          <w:szCs w:val="20"/>
          <w:lang w:val="de-DE"/>
        </w:rPr>
        <w:t>A</w:t>
      </w:r>
      <w:r w:rsidR="00912D18" w:rsidRPr="007C3E81">
        <w:rPr>
          <w:rFonts w:ascii="Times New Roman" w:hAnsi="Times New Roman" w:cs="Times New Roman"/>
          <w:b/>
          <w:sz w:val="20"/>
          <w:szCs w:val="20"/>
          <w:lang w:val="de-DE"/>
        </w:rPr>
        <w:t>TERIALS</w:t>
      </w:r>
      <w:bookmarkEnd w:id="0"/>
    </w:p>
    <w:p w14:paraId="4D6F0C44" w14:textId="77777777" w:rsidR="002A7C5F" w:rsidRPr="007C3E81" w:rsidRDefault="002A7C5F" w:rsidP="007C3E81">
      <w:pPr>
        <w:spacing w:line="240" w:lineRule="auto"/>
        <w:rPr>
          <w:rFonts w:ascii="Times New Roman" w:hAnsi="Times New Roman" w:cs="Times New Roman"/>
          <w:sz w:val="20"/>
          <w:szCs w:val="20"/>
          <w:lang w:val="de-DE"/>
        </w:rPr>
      </w:pPr>
    </w:p>
    <w:p w14:paraId="7C70130C" w14:textId="25BA1AB1" w:rsidR="00693D65" w:rsidRPr="007C3E81" w:rsidRDefault="00693D65" w:rsidP="007C3E81">
      <w:pPr>
        <w:spacing w:line="240" w:lineRule="auto"/>
        <w:rPr>
          <w:rFonts w:ascii="Times New Roman" w:hAnsi="Times New Roman" w:cs="Times New Roman"/>
          <w:sz w:val="20"/>
          <w:szCs w:val="20"/>
          <w:lang w:val="de-DE"/>
        </w:rPr>
      </w:pPr>
    </w:p>
    <w:p w14:paraId="6F9EB9C9" w14:textId="324619E5" w:rsidR="002A7C5F" w:rsidRPr="007C3E81" w:rsidRDefault="002A7C5F" w:rsidP="007C3E81">
      <w:pPr>
        <w:spacing w:line="240" w:lineRule="auto"/>
        <w:rPr>
          <w:rFonts w:ascii="Times New Roman" w:hAnsi="Times New Roman" w:cs="Times New Roman"/>
          <w:sz w:val="20"/>
          <w:szCs w:val="20"/>
          <w:lang w:val="de-DE"/>
        </w:rPr>
      </w:pPr>
    </w:p>
    <w:p w14:paraId="465C23B5" w14:textId="77777777" w:rsidR="002A7C5F" w:rsidRPr="007C3E81" w:rsidRDefault="002A7C5F" w:rsidP="007C3E81">
      <w:pPr>
        <w:spacing w:line="240" w:lineRule="auto"/>
        <w:rPr>
          <w:rFonts w:ascii="Times New Roman" w:hAnsi="Times New Roman" w:cs="Times New Roman"/>
          <w:sz w:val="20"/>
          <w:szCs w:val="20"/>
          <w:lang w:val="de-DE"/>
        </w:rPr>
      </w:pPr>
    </w:p>
    <w:sdt>
      <w:sdtPr>
        <w:rPr>
          <w:rFonts w:ascii="Times New Roman" w:eastAsia="Calibri" w:hAnsi="Times New Roman" w:cs="Times New Roman"/>
          <w:b/>
          <w:color w:val="auto"/>
          <w:sz w:val="20"/>
          <w:szCs w:val="20"/>
          <w:lang w:val="en-US"/>
        </w:rPr>
        <w:id w:val="-1660620550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7297BF8C" w14:textId="77777777" w:rsidR="00693D65" w:rsidRPr="007C3E81" w:rsidRDefault="00693D65" w:rsidP="007C3E81">
          <w:pPr>
            <w:pStyle w:val="Inhaltsverzeichnisberschrift"/>
            <w:spacing w:line="240" w:lineRule="auto"/>
            <w:rPr>
              <w:rFonts w:ascii="Times New Roman" w:hAnsi="Times New Roman" w:cs="Times New Roman"/>
              <w:b/>
              <w:sz w:val="20"/>
              <w:szCs w:val="20"/>
            </w:rPr>
          </w:pPr>
          <w:r w:rsidRPr="007C3E81">
            <w:rPr>
              <w:rFonts w:ascii="Times New Roman" w:hAnsi="Times New Roman" w:cs="Times New Roman"/>
              <w:b/>
              <w:sz w:val="20"/>
              <w:szCs w:val="20"/>
            </w:rPr>
            <w:t>Table of Contents</w:t>
          </w:r>
        </w:p>
        <w:p w14:paraId="429C585E" w14:textId="77777777" w:rsidR="001E63B0" w:rsidRPr="007C3E81" w:rsidRDefault="001E63B0" w:rsidP="007C3E81">
          <w:pPr>
            <w:spacing w:line="240" w:lineRule="auto"/>
            <w:rPr>
              <w:rFonts w:ascii="Times New Roman" w:hAnsi="Times New Roman" w:cs="Times New Roman"/>
              <w:sz w:val="20"/>
              <w:szCs w:val="20"/>
              <w:lang w:val="de-DE"/>
            </w:rPr>
          </w:pPr>
        </w:p>
        <w:p w14:paraId="02F6E764" w14:textId="48A0A322" w:rsidR="00693D65" w:rsidRPr="007C3E81" w:rsidRDefault="00693D65" w:rsidP="007C3E81">
          <w:pPr>
            <w:pStyle w:val="Verzeichnis1"/>
            <w:tabs>
              <w:tab w:val="right" w:leader="dot" w:pos="9062"/>
            </w:tabs>
            <w:spacing w:line="240" w:lineRule="auto"/>
            <w:rPr>
              <w:rFonts w:ascii="Times New Roman" w:hAnsi="Times New Roman" w:cs="Times New Roman"/>
              <w:noProof/>
              <w:sz w:val="20"/>
              <w:szCs w:val="20"/>
            </w:rPr>
          </w:pPr>
          <w:r w:rsidRPr="007C3E81">
            <w:rPr>
              <w:rFonts w:ascii="Times New Roman" w:hAnsi="Times New Roman" w:cs="Times New Roman"/>
              <w:sz w:val="20"/>
              <w:szCs w:val="20"/>
            </w:rPr>
            <w:fldChar w:fldCharType="begin"/>
          </w:r>
          <w:r w:rsidRPr="007C3E81">
            <w:rPr>
              <w:rFonts w:ascii="Times New Roman" w:hAnsi="Times New Roman" w:cs="Times New Roman"/>
              <w:sz w:val="20"/>
              <w:szCs w:val="20"/>
            </w:rPr>
            <w:instrText xml:space="preserve"> TOC \o "1-3" \h \z \u </w:instrText>
          </w:r>
          <w:r w:rsidRPr="007C3E81">
            <w:rPr>
              <w:rFonts w:ascii="Times New Roman" w:hAnsi="Times New Roman" w:cs="Times New Roman"/>
              <w:sz w:val="20"/>
              <w:szCs w:val="20"/>
            </w:rPr>
            <w:fldChar w:fldCharType="separate"/>
          </w:r>
          <w:hyperlink w:anchor="_Toc98783818" w:history="1">
            <w:r w:rsidR="00FF649D">
              <w:rPr>
                <w:rStyle w:val="Hyperlink"/>
                <w:rFonts w:ascii="Times New Roman" w:hAnsi="Times New Roman" w:cs="Times New Roman"/>
                <w:noProof/>
                <w:sz w:val="20"/>
                <w:szCs w:val="20"/>
                <w:lang w:val="de-DE"/>
              </w:rPr>
              <w:t>Supplementary method</w:t>
            </w:r>
            <w:r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tab/>
            </w:r>
            <w:r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fldChar w:fldCharType="begin"/>
            </w:r>
            <w:r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instrText xml:space="preserve"> PAGEREF _Toc98783818 \h </w:instrText>
            </w:r>
            <w:r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</w:r>
            <w:r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fldChar w:fldCharType="separate"/>
            </w:r>
            <w:r w:rsidR="002A7C5F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t>2</w:t>
            </w:r>
            <w:r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5517A79E" w14:textId="33746704" w:rsidR="00693D65" w:rsidRPr="007C3E81" w:rsidRDefault="005D4061" w:rsidP="007C3E81">
          <w:pPr>
            <w:pStyle w:val="Verzeichnis2"/>
            <w:tabs>
              <w:tab w:val="right" w:leader="dot" w:pos="9062"/>
            </w:tabs>
            <w:spacing w:line="240" w:lineRule="auto"/>
            <w:ind w:left="0"/>
            <w:rPr>
              <w:rFonts w:ascii="Times New Roman" w:hAnsi="Times New Roman" w:cs="Times New Roman"/>
              <w:noProof/>
              <w:sz w:val="20"/>
              <w:szCs w:val="20"/>
            </w:rPr>
          </w:pPr>
          <w:hyperlink w:anchor="_Toc98783819" w:history="1">
            <w:r w:rsidR="00693D65" w:rsidRPr="007C3E81">
              <w:rPr>
                <w:rStyle w:val="Hyperlink"/>
                <w:rFonts w:ascii="Times New Roman" w:hAnsi="Times New Roman" w:cs="Times New Roman"/>
                <w:noProof/>
                <w:sz w:val="20"/>
                <w:szCs w:val="20"/>
                <w:lang w:val="de-DE"/>
              </w:rPr>
              <w:t>Supplementary Tables</w:t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tab/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fldChar w:fldCharType="begin"/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instrText xml:space="preserve"> PAGEREF _Toc98783819 \h </w:instrText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fldChar w:fldCharType="separate"/>
            </w:r>
            <w:r w:rsidR="002A7C5F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t>3</w:t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07862C66" w14:textId="601B4192" w:rsidR="00693D65" w:rsidRPr="007C3E81" w:rsidRDefault="005D4061" w:rsidP="007C3E81">
          <w:pPr>
            <w:pStyle w:val="Verzeichnis2"/>
            <w:tabs>
              <w:tab w:val="right" w:leader="dot" w:pos="9062"/>
            </w:tabs>
            <w:spacing w:line="240" w:lineRule="auto"/>
            <w:ind w:left="0"/>
            <w:rPr>
              <w:rFonts w:ascii="Times New Roman" w:hAnsi="Times New Roman" w:cs="Times New Roman"/>
              <w:noProof/>
              <w:sz w:val="20"/>
              <w:szCs w:val="20"/>
            </w:rPr>
          </w:pPr>
          <w:hyperlink w:anchor="_Toc98783820" w:history="1">
            <w:r w:rsidR="00693D65" w:rsidRPr="007C3E81">
              <w:rPr>
                <w:rStyle w:val="Hyperlink"/>
                <w:rFonts w:ascii="Times New Roman" w:hAnsi="Times New Roman" w:cs="Times New Roman"/>
                <w:noProof/>
                <w:sz w:val="20"/>
                <w:szCs w:val="20"/>
              </w:rPr>
              <w:t>Supplementary Figures</w:t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tab/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fldChar w:fldCharType="begin"/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instrText xml:space="preserve"> PAGEREF _Toc98783820 \h </w:instrText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fldChar w:fldCharType="separate"/>
            </w:r>
            <w:r w:rsidR="002A7C5F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t>8</w:t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416200EC" w14:textId="5CEF548E" w:rsidR="00693D65" w:rsidRPr="007C3E81" w:rsidRDefault="005D4061" w:rsidP="007C3E81">
          <w:pPr>
            <w:pStyle w:val="Verzeichnis2"/>
            <w:tabs>
              <w:tab w:val="right" w:leader="dot" w:pos="9062"/>
            </w:tabs>
            <w:spacing w:line="240" w:lineRule="auto"/>
            <w:ind w:left="0"/>
            <w:rPr>
              <w:rFonts w:ascii="Times New Roman" w:hAnsi="Times New Roman" w:cs="Times New Roman"/>
              <w:noProof/>
              <w:sz w:val="20"/>
              <w:szCs w:val="20"/>
            </w:rPr>
          </w:pPr>
          <w:hyperlink w:anchor="_Toc98783821" w:history="1">
            <w:r w:rsidR="00693D65" w:rsidRPr="007C3E81">
              <w:rPr>
                <w:rStyle w:val="Hyperlink"/>
                <w:rFonts w:ascii="Times New Roman" w:hAnsi="Times New Roman" w:cs="Times New Roman"/>
                <w:noProof/>
                <w:sz w:val="20"/>
                <w:szCs w:val="20"/>
              </w:rPr>
              <w:t>References</w:t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tab/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fldChar w:fldCharType="begin"/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instrText xml:space="preserve"> PAGEREF _Toc98783821 \h </w:instrText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fldChar w:fldCharType="separate"/>
            </w:r>
            <w:r w:rsidR="002A7C5F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t>11</w:t>
            </w:r>
            <w:r w:rsidR="00693D65" w:rsidRPr="007C3E81">
              <w:rPr>
                <w:rFonts w:ascii="Times New Roman" w:hAnsi="Times New Roman" w:cs="Times New Roman"/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67CA3C97" w14:textId="77777777" w:rsidR="00693D65" w:rsidRPr="007C3E81" w:rsidRDefault="00693D65" w:rsidP="007C3E81">
          <w:pPr>
            <w:spacing w:line="240" w:lineRule="auto"/>
            <w:rPr>
              <w:rFonts w:ascii="Times New Roman" w:hAnsi="Times New Roman" w:cs="Times New Roman"/>
              <w:sz w:val="20"/>
              <w:szCs w:val="20"/>
            </w:rPr>
          </w:pPr>
          <w:r w:rsidRPr="007C3E81">
            <w:rPr>
              <w:rFonts w:ascii="Times New Roman" w:hAnsi="Times New Roman" w:cs="Times New Roman"/>
              <w:b/>
              <w:bCs/>
              <w:sz w:val="20"/>
              <w:szCs w:val="20"/>
            </w:rPr>
            <w:fldChar w:fldCharType="end"/>
          </w:r>
        </w:p>
      </w:sdtContent>
    </w:sdt>
    <w:p w14:paraId="54836B69" w14:textId="77777777" w:rsidR="00693D65" w:rsidRPr="007C3E81" w:rsidRDefault="00693D65" w:rsidP="007C3E81">
      <w:pPr>
        <w:spacing w:line="240" w:lineRule="auto"/>
        <w:jc w:val="both"/>
        <w:rPr>
          <w:rFonts w:ascii="Times New Roman" w:hAnsi="Times New Roman" w:cs="Times New Roman"/>
          <w:b/>
          <w:sz w:val="20"/>
          <w:szCs w:val="20"/>
          <w:lang w:val="de-DE"/>
        </w:rPr>
      </w:pPr>
    </w:p>
    <w:p w14:paraId="50BC6CF7" w14:textId="77777777" w:rsidR="00693D65" w:rsidRPr="007C3E81" w:rsidRDefault="00693D65" w:rsidP="007C3E81">
      <w:pPr>
        <w:spacing w:line="240" w:lineRule="auto"/>
        <w:jc w:val="both"/>
        <w:rPr>
          <w:rFonts w:ascii="Times New Roman" w:hAnsi="Times New Roman" w:cs="Times New Roman"/>
          <w:b/>
          <w:sz w:val="20"/>
          <w:szCs w:val="20"/>
          <w:lang w:val="de-DE"/>
        </w:rPr>
      </w:pPr>
    </w:p>
    <w:p w14:paraId="5B92F90C" w14:textId="77777777" w:rsidR="002A7C5F" w:rsidRPr="007C3E81" w:rsidRDefault="002A7C5F" w:rsidP="007C3E81">
      <w:pPr>
        <w:spacing w:line="240" w:lineRule="auto"/>
        <w:rPr>
          <w:rFonts w:ascii="Times New Roman" w:eastAsiaTheme="majorEastAsia" w:hAnsi="Times New Roman" w:cs="Times New Roman"/>
          <w:b/>
          <w:color w:val="2E74B5" w:themeColor="accent1" w:themeShade="BF"/>
          <w:sz w:val="20"/>
          <w:szCs w:val="20"/>
          <w:lang w:val="de-DE"/>
        </w:rPr>
      </w:pPr>
      <w:bookmarkStart w:id="1" w:name="_Toc98783818"/>
      <w:r w:rsidRPr="007C3E81">
        <w:rPr>
          <w:rFonts w:ascii="Times New Roman" w:hAnsi="Times New Roman" w:cs="Times New Roman"/>
          <w:b/>
          <w:sz w:val="20"/>
          <w:szCs w:val="20"/>
          <w:lang w:val="de-DE"/>
        </w:rPr>
        <w:br w:type="page"/>
      </w:r>
    </w:p>
    <w:p w14:paraId="67AD270E" w14:textId="55E8C799" w:rsidR="00693D65" w:rsidRPr="007C3E81" w:rsidRDefault="00693D65" w:rsidP="007C3E81">
      <w:pPr>
        <w:pStyle w:val="berschrift2"/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7C3E81">
        <w:rPr>
          <w:rFonts w:ascii="Times New Roman" w:hAnsi="Times New Roman" w:cs="Times New Roman"/>
          <w:b/>
          <w:sz w:val="20"/>
          <w:szCs w:val="20"/>
        </w:rPr>
        <w:lastRenderedPageBreak/>
        <w:t>Supplementary method</w:t>
      </w:r>
      <w:bookmarkEnd w:id="1"/>
    </w:p>
    <w:p w14:paraId="78C0306E" w14:textId="77777777" w:rsidR="00A06712" w:rsidRPr="007C3E81" w:rsidRDefault="00A06712" w:rsidP="007C3E81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0B685929" w14:textId="2C220FF1" w:rsidR="00912D18" w:rsidRPr="007C3E81" w:rsidRDefault="00912D18" w:rsidP="007C3E81">
      <w:pPr>
        <w:spacing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7C3E81">
        <w:rPr>
          <w:rFonts w:ascii="Times New Roman" w:hAnsi="Times New Roman" w:cs="Times New Roman"/>
          <w:b/>
          <w:sz w:val="20"/>
          <w:szCs w:val="20"/>
        </w:rPr>
        <w:t>Modification of the Peritraumatic Distress Inventory</w:t>
      </w:r>
    </w:p>
    <w:p w14:paraId="31CA5A48" w14:textId="5EFAF618" w:rsidR="00912D18" w:rsidRPr="007C3E81" w:rsidRDefault="007C3E81" w:rsidP="007C3E81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7C3E81">
        <w:rPr>
          <w:rFonts w:ascii="Times New Roman" w:hAnsi="Times New Roman" w:cs="Times New Roman"/>
          <w:sz w:val="20"/>
          <w:szCs w:val="20"/>
        </w:rPr>
        <w:t xml:space="preserve">The PDI </w:t>
      </w:r>
      <w:r w:rsidR="00912D18" w:rsidRPr="007C3E81">
        <w:rPr>
          <w:rFonts w:ascii="Times New Roman" w:hAnsi="Times New Roman" w:cs="Times New Roman"/>
          <w:sz w:val="20"/>
          <w:szCs w:val="20"/>
        </w:rPr>
        <w:t>was initially developed to allow assessment of the PTSD criteria.</w:t>
      </w:r>
      <w:r w:rsidRPr="007C3E81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Pr="007C3E81">
        <w:rPr>
          <w:rFonts w:ascii="Times New Roman" w:hAnsi="Times New Roman" w:cs="Times New Roman"/>
          <w:sz w:val="20"/>
          <w:szCs w:val="20"/>
        </w:rPr>
        <w:instrText>ADDIN CSL_CITATION {"citationItems":[{"id":"ITEM-1","itemData":{"DOI":"10.1176/appi.ajp.158.9.1480","ISSN":"0002-953X","author":[{"dropping-particle":"","family":"Brunet","given":"Alain","non-dropping-particle":"","parse-names":false,"suffix":""},{"dropping-particle":"","family":"Weiss","given":"Daniel S.","non-dropping-particle":"","parse-names":false,"suffix":""},{"dropping-particle":"","family":"Metzler","given":"Thomas J.","non-dropping-particle":"","parse-names":false,"suffix":""},{"dropping-particle":"","family":"Best","given":"Suzanne R.","non-dropping-particle":"","parse-names":false,"suffix":""},{"dropping-particle":"","family":"Neylan","given":"Thomas C.","non-dropping-particle":"","parse-names":false,"suffix":""},{"dropping-particle":"","family":"Rogers","given":"Cynthia","non-dropping-particle":"","parse-names":false,"suffix":""},{"dropping-particle":"","family":"Fagan","given":"Jeffrey","non-dropping-particle":"","parse-names":false,"suffix":""},{"dropping-particle":"","family":"Marmar","given":"Charles R.","non-dropping-particle":"","parse-names":false,"suffix":""}],"container-title":"American Journal of Psychiatry","id":"ITEM-1","issue":"9","issued":{"date-parts":[["2001","9"]]},"page":"1480-1485","title":"The Peritraumatic Distress Inventory: A Proposed Measure of PTSD Criterion A2","type":"article-journal","volume":"158"},"uris":["http://www.mendeley.com/documents/?uuid=0709b9b5-a9e4-321e-ab0b-9860a2ff93af"]}],"mendeley":{"formattedCitation":"&lt;sup&gt;1&lt;/sup&gt;","plainTextFormattedCitation":"1"},"properties":{"noteIndex":0},"schema":"https://github.com/citation-style-language/schema/raw/master/csl-citation.json"}</w:instrText>
      </w:r>
      <w:r w:rsidRPr="007C3E81">
        <w:rPr>
          <w:rFonts w:ascii="Times New Roman" w:hAnsi="Times New Roman" w:cs="Times New Roman"/>
          <w:sz w:val="20"/>
          <w:szCs w:val="20"/>
        </w:rPr>
        <w:fldChar w:fldCharType="separate"/>
      </w:r>
      <w:r w:rsidRPr="007C3E81">
        <w:rPr>
          <w:rFonts w:ascii="Times New Roman" w:hAnsi="Times New Roman" w:cs="Times New Roman"/>
          <w:noProof/>
          <w:sz w:val="20"/>
          <w:szCs w:val="20"/>
          <w:vertAlign w:val="superscript"/>
        </w:rPr>
        <w:t>1</w:t>
      </w:r>
      <w:r w:rsidRPr="007C3E81">
        <w:rPr>
          <w:rFonts w:ascii="Times New Roman" w:hAnsi="Times New Roman" w:cs="Times New Roman"/>
          <w:sz w:val="20"/>
          <w:szCs w:val="20"/>
        </w:rPr>
        <w:fldChar w:fldCharType="end"/>
      </w:r>
      <w:r w:rsidR="00912D18" w:rsidRPr="007C3E81">
        <w:rPr>
          <w:rFonts w:ascii="Times New Roman" w:hAnsi="Times New Roman" w:cs="Times New Roman"/>
          <w:sz w:val="20"/>
          <w:szCs w:val="20"/>
        </w:rPr>
        <w:t xml:space="preserve"> It focusses on describing extreme reactions at the time of the traumatic event. In such way, it was not meant for the long-term exposure to distressing events or conditions. Unfortunately, our search of an appropriate instrument </w:t>
      </w:r>
      <w:r w:rsidR="004E7118">
        <w:rPr>
          <w:rFonts w:ascii="Times New Roman" w:hAnsi="Times New Roman" w:cs="Times New Roman"/>
          <w:sz w:val="20"/>
          <w:szCs w:val="20"/>
        </w:rPr>
        <w:t xml:space="preserve">for distress caused by war reported by media </w:t>
      </w:r>
      <w:r w:rsidR="00912D18" w:rsidRPr="007C3E81">
        <w:rPr>
          <w:rFonts w:ascii="Times New Roman" w:hAnsi="Times New Roman" w:cs="Times New Roman"/>
          <w:sz w:val="20"/>
          <w:szCs w:val="20"/>
        </w:rPr>
        <w:t xml:space="preserve">was </w:t>
      </w:r>
      <w:r w:rsidR="000407A4" w:rsidRPr="007C3E81">
        <w:rPr>
          <w:rFonts w:ascii="Times New Roman" w:hAnsi="Times New Roman" w:cs="Times New Roman"/>
          <w:sz w:val="20"/>
          <w:szCs w:val="20"/>
        </w:rPr>
        <w:t>unsuccessful. We therefore decided to modify PDI for the needs of the current study. The introducto</w:t>
      </w:r>
      <w:r>
        <w:rPr>
          <w:rFonts w:ascii="Times New Roman" w:hAnsi="Times New Roman" w:cs="Times New Roman"/>
          <w:sz w:val="20"/>
          <w:szCs w:val="20"/>
        </w:rPr>
        <w:t xml:space="preserve">ry question of the original PDI </w:t>
      </w:r>
      <w:r w:rsidR="000407A4" w:rsidRPr="007C3E81">
        <w:rPr>
          <w:rFonts w:ascii="Times New Roman" w:hAnsi="Times New Roman" w:cs="Times New Roman"/>
          <w:sz w:val="20"/>
          <w:szCs w:val="20"/>
        </w:rPr>
        <w:t xml:space="preserve">was modified to </w:t>
      </w:r>
      <w:r w:rsidR="000D60FF" w:rsidRPr="007C3E81">
        <w:rPr>
          <w:rFonts w:ascii="Times New Roman" w:hAnsi="Times New Roman" w:cs="Times New Roman"/>
          <w:sz w:val="20"/>
          <w:szCs w:val="20"/>
        </w:rPr>
        <w:t>“Which statements apply to you regarding the Ukraine crisis?”</w:t>
      </w:r>
      <w:r w:rsidR="000407A4" w:rsidRPr="007C3E81">
        <w:rPr>
          <w:rFonts w:ascii="Times New Roman" w:hAnsi="Times New Roman" w:cs="Times New Roman"/>
          <w:sz w:val="20"/>
          <w:szCs w:val="20"/>
        </w:rPr>
        <w:t xml:space="preserve"> In the next step, past tense in the items related to the events were replaced by present tense, reflecting the continuous exposure. Furthermore, </w:t>
      </w:r>
      <w:r w:rsidR="005E4E22" w:rsidRPr="007C3E81">
        <w:rPr>
          <w:rFonts w:ascii="Times New Roman" w:hAnsi="Times New Roman" w:cs="Times New Roman"/>
          <w:sz w:val="20"/>
          <w:szCs w:val="20"/>
        </w:rPr>
        <w:t xml:space="preserve">the </w:t>
      </w:r>
      <w:r w:rsidR="000407A4" w:rsidRPr="007C3E81">
        <w:rPr>
          <w:rFonts w:ascii="Times New Roman" w:hAnsi="Times New Roman" w:cs="Times New Roman"/>
          <w:sz w:val="20"/>
          <w:szCs w:val="20"/>
        </w:rPr>
        <w:t xml:space="preserve">item related to </w:t>
      </w:r>
      <w:r w:rsidR="005E4E22" w:rsidRPr="007C3E81">
        <w:rPr>
          <w:rFonts w:ascii="Times New Roman" w:hAnsi="Times New Roman" w:cs="Times New Roman"/>
          <w:sz w:val="20"/>
          <w:szCs w:val="20"/>
        </w:rPr>
        <w:t>loss of control of bowel and bladder was replaced by the item “I have trouble concentrating”. Finally, the items “I felt I might pass out” and “I thought I might die” were replaced by the item “my sleep is disturbed”. The re</w:t>
      </w:r>
      <w:r w:rsidR="000D60FF" w:rsidRPr="007C3E81">
        <w:rPr>
          <w:rFonts w:ascii="Times New Roman" w:hAnsi="Times New Roman" w:cs="Times New Roman"/>
          <w:sz w:val="20"/>
          <w:szCs w:val="20"/>
        </w:rPr>
        <w:t>sponse options were maintained (Table S</w:t>
      </w:r>
      <w:r w:rsidR="00153F88" w:rsidRPr="007C3E81">
        <w:rPr>
          <w:rFonts w:ascii="Times New Roman" w:hAnsi="Times New Roman" w:cs="Times New Roman"/>
          <w:sz w:val="20"/>
          <w:szCs w:val="20"/>
        </w:rPr>
        <w:t>2</w:t>
      </w:r>
      <w:r w:rsidR="000D60FF" w:rsidRPr="007C3E81">
        <w:rPr>
          <w:rFonts w:ascii="Times New Roman" w:hAnsi="Times New Roman" w:cs="Times New Roman"/>
          <w:sz w:val="20"/>
          <w:szCs w:val="20"/>
        </w:rPr>
        <w:t>).</w:t>
      </w:r>
    </w:p>
    <w:p w14:paraId="000EDED5" w14:textId="315C14F1" w:rsidR="00693D65" w:rsidRPr="007C3E81" w:rsidRDefault="005E4E22" w:rsidP="007C3E81">
      <w:pPr>
        <w:spacing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7C3E81">
        <w:rPr>
          <w:rFonts w:ascii="Times New Roman" w:hAnsi="Times New Roman" w:cs="Times New Roman"/>
          <w:b/>
          <w:sz w:val="20"/>
          <w:szCs w:val="20"/>
        </w:rPr>
        <w:t>Construction of subscales</w:t>
      </w:r>
    </w:p>
    <w:p w14:paraId="6B890122" w14:textId="2240F814" w:rsidR="000D60FF" w:rsidRPr="007C3E81" w:rsidRDefault="00A06712" w:rsidP="007C3E81">
      <w:pPr>
        <w:pStyle w:val="FirstParagraph"/>
        <w:jc w:val="both"/>
        <w:rPr>
          <w:rFonts w:ascii="Times New Roman" w:hAnsi="Times New Roman" w:cs="Times New Roman"/>
          <w:sz w:val="20"/>
          <w:szCs w:val="20"/>
        </w:rPr>
      </w:pPr>
      <w:bookmarkStart w:id="2" w:name="factor-analysis"/>
      <w:r w:rsidRPr="007C3E81">
        <w:rPr>
          <w:rFonts w:ascii="Times New Roman" w:hAnsi="Times New Roman" w:cs="Times New Roman"/>
          <w:sz w:val="20"/>
          <w:szCs w:val="20"/>
        </w:rPr>
        <w:t>Ex</w:t>
      </w:r>
      <w:r w:rsidR="005E4E22" w:rsidRPr="007C3E81">
        <w:rPr>
          <w:rFonts w:ascii="Times New Roman" w:hAnsi="Times New Roman" w:cs="Times New Roman"/>
          <w:sz w:val="20"/>
          <w:szCs w:val="20"/>
        </w:rPr>
        <w:t>ploratory factor analysis with V</w:t>
      </w:r>
      <w:r w:rsidRPr="007C3E81">
        <w:rPr>
          <w:rFonts w:ascii="Times New Roman" w:hAnsi="Times New Roman" w:cs="Times New Roman"/>
          <w:sz w:val="20"/>
          <w:szCs w:val="20"/>
        </w:rPr>
        <w:t xml:space="preserve">arimax rotation was </w:t>
      </w:r>
      <w:r w:rsidR="005E4E22" w:rsidRPr="007C3E81">
        <w:rPr>
          <w:rFonts w:ascii="Times New Roman" w:hAnsi="Times New Roman" w:cs="Times New Roman"/>
          <w:sz w:val="20"/>
          <w:szCs w:val="20"/>
        </w:rPr>
        <w:t xml:space="preserve">applied </w:t>
      </w:r>
      <w:r w:rsidRPr="007C3E81">
        <w:rPr>
          <w:rFonts w:ascii="Times New Roman" w:hAnsi="Times New Roman" w:cs="Times New Roman"/>
          <w:sz w:val="20"/>
          <w:szCs w:val="20"/>
        </w:rPr>
        <w:t>to s</w:t>
      </w:r>
      <w:r w:rsidR="005E4E22" w:rsidRPr="007C3E81">
        <w:rPr>
          <w:rFonts w:ascii="Times New Roman" w:hAnsi="Times New Roman" w:cs="Times New Roman"/>
          <w:sz w:val="20"/>
          <w:szCs w:val="20"/>
        </w:rPr>
        <w:t>tudy internal structure of the modified PDI. The original PDI employs two subscales, and the wording of items suggested an emotional and physical</w:t>
      </w:r>
      <w:r w:rsidR="00F50D53">
        <w:rPr>
          <w:rFonts w:ascii="Times New Roman" w:hAnsi="Times New Roman" w:cs="Times New Roman"/>
          <w:sz w:val="20"/>
          <w:szCs w:val="20"/>
        </w:rPr>
        <w:t xml:space="preserve"> factor</w:t>
      </w:r>
      <w:r w:rsidR="005E4E22" w:rsidRPr="007C3E81">
        <w:rPr>
          <w:rFonts w:ascii="Times New Roman" w:hAnsi="Times New Roman" w:cs="Times New Roman"/>
          <w:sz w:val="20"/>
          <w:szCs w:val="20"/>
        </w:rPr>
        <w:t xml:space="preserve">. </w:t>
      </w:r>
      <w:r w:rsidR="004E7118">
        <w:rPr>
          <w:rFonts w:ascii="Times New Roman" w:hAnsi="Times New Roman" w:cs="Times New Roman"/>
          <w:sz w:val="20"/>
          <w:szCs w:val="20"/>
        </w:rPr>
        <w:t>W</w:t>
      </w:r>
      <w:r w:rsidR="005E4E22" w:rsidRPr="007C3E81">
        <w:rPr>
          <w:rFonts w:ascii="Times New Roman" w:hAnsi="Times New Roman" w:cs="Times New Roman"/>
          <w:sz w:val="20"/>
          <w:szCs w:val="20"/>
        </w:rPr>
        <w:t>e applied t</w:t>
      </w:r>
      <w:r w:rsidRPr="007C3E81">
        <w:rPr>
          <w:rFonts w:ascii="Times New Roman" w:hAnsi="Times New Roman" w:cs="Times New Roman"/>
          <w:sz w:val="20"/>
          <w:szCs w:val="20"/>
        </w:rPr>
        <w:t>he min</w:t>
      </w:r>
      <w:r w:rsidR="009D2499" w:rsidRPr="007C3E81">
        <w:rPr>
          <w:rFonts w:ascii="Times New Roman" w:hAnsi="Times New Roman" w:cs="Times New Roman"/>
          <w:sz w:val="20"/>
          <w:szCs w:val="20"/>
        </w:rPr>
        <w:t>imum residual (mi</w:t>
      </w:r>
      <w:r w:rsidR="00181DFB" w:rsidRPr="007C3E81">
        <w:rPr>
          <w:rFonts w:ascii="Times New Roman" w:hAnsi="Times New Roman" w:cs="Times New Roman"/>
          <w:sz w:val="20"/>
          <w:szCs w:val="20"/>
        </w:rPr>
        <w:t>nres) solution</w:t>
      </w:r>
      <w:r w:rsidR="005E4E22" w:rsidRPr="007C3E81">
        <w:rPr>
          <w:rFonts w:ascii="Times New Roman" w:hAnsi="Times New Roman" w:cs="Times New Roman"/>
          <w:sz w:val="20"/>
          <w:szCs w:val="20"/>
        </w:rPr>
        <w:t xml:space="preserve"> to assess the number of factors</w:t>
      </w:r>
      <w:r w:rsidR="00013947" w:rsidRPr="007C3E81">
        <w:rPr>
          <w:rFonts w:ascii="Times New Roman" w:hAnsi="Times New Roman" w:cs="Times New Roman"/>
          <w:sz w:val="20"/>
          <w:szCs w:val="20"/>
        </w:rPr>
        <w:t>.</w:t>
      </w:r>
      <w:r w:rsidR="00181DFB" w:rsidRPr="007C3E81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7C3E81" w:rsidRPr="007C3E81">
        <w:rPr>
          <w:rFonts w:ascii="Times New Roman" w:hAnsi="Times New Roman" w:cs="Times New Roman"/>
          <w:sz w:val="20"/>
          <w:szCs w:val="20"/>
        </w:rPr>
        <w:instrText>ADDIN CSL_CITATION {"citationItems":[{"id":"ITEM-1","itemData":{"DOI":"10.1007/BF02289468","ISSN":"0033-3123","author":[{"dropping-particle":"","family":"Harman","given":"Harry H.","non-dropping-particle":"","parse-names":false,"suffix":""},{"dropping-particle":"","family":"Jones","given":"Wayne H.","non-dropping-particle":"","parse-names":false,"suffix":""}],"container-title":"Psychometrika","id":"ITEM-1","issue":"3","issued":{"date-parts":[["1966","9"]]},"page":"351-368","title":"Factor analysis by minimizing residuals (minres)","type":"article-journal","volume":"31"},"uris":["http://www.mendeley.com/documents/?uuid=08b1f501-6ebb-444d-b10c-13f838e133aa"]}],"mendeley":{"formattedCitation":"&lt;sup&gt;2&lt;/sup&gt;","plainTextFormattedCitation":"2","previouslyFormattedCitation":"&lt;sup&gt;1&lt;/sup&gt;"},"properties":{"noteIndex":0},"schema":"https://github.com/citation-style-language/schema/raw/master/csl-citation.json"}</w:instrText>
      </w:r>
      <w:r w:rsidR="00181DFB" w:rsidRPr="007C3E81">
        <w:rPr>
          <w:rFonts w:ascii="Times New Roman" w:hAnsi="Times New Roman" w:cs="Times New Roman"/>
          <w:sz w:val="20"/>
          <w:szCs w:val="20"/>
        </w:rPr>
        <w:fldChar w:fldCharType="separate"/>
      </w:r>
      <w:r w:rsidR="007C3E81" w:rsidRPr="007C3E81">
        <w:rPr>
          <w:rFonts w:ascii="Times New Roman" w:hAnsi="Times New Roman" w:cs="Times New Roman"/>
          <w:noProof/>
          <w:sz w:val="20"/>
          <w:szCs w:val="20"/>
          <w:vertAlign w:val="superscript"/>
        </w:rPr>
        <w:t>2</w:t>
      </w:r>
      <w:r w:rsidR="00181DFB" w:rsidRPr="007C3E81">
        <w:rPr>
          <w:rFonts w:ascii="Times New Roman" w:hAnsi="Times New Roman" w:cs="Times New Roman"/>
          <w:sz w:val="20"/>
          <w:szCs w:val="20"/>
        </w:rPr>
        <w:fldChar w:fldCharType="end"/>
      </w:r>
      <w:r w:rsidR="009D2499" w:rsidRPr="007C3E81">
        <w:rPr>
          <w:rFonts w:ascii="Times New Roman" w:hAnsi="Times New Roman" w:cs="Times New Roman"/>
          <w:sz w:val="20"/>
          <w:szCs w:val="20"/>
        </w:rPr>
        <w:t xml:space="preserve"> </w:t>
      </w:r>
      <w:r w:rsidRPr="007C3E81">
        <w:rPr>
          <w:rFonts w:ascii="Times New Roman" w:hAnsi="Times New Roman" w:cs="Times New Roman"/>
          <w:sz w:val="20"/>
          <w:szCs w:val="20"/>
        </w:rPr>
        <w:t>The two factors that were retained in the analysis accounted for 44.98% of the total variance of the original da</w:t>
      </w:r>
      <w:r w:rsidR="00181DFB" w:rsidRPr="007C3E81">
        <w:rPr>
          <w:rFonts w:ascii="Times New Roman" w:hAnsi="Times New Roman" w:cs="Times New Roman"/>
          <w:sz w:val="20"/>
          <w:szCs w:val="20"/>
        </w:rPr>
        <w:t>ta (MR1 = 25</w:t>
      </w:r>
      <w:r w:rsidR="00C61BEC" w:rsidRPr="007C3E81">
        <w:rPr>
          <w:rFonts w:ascii="Times New Roman" w:hAnsi="Times New Roman" w:cs="Times New Roman"/>
          <w:sz w:val="20"/>
          <w:szCs w:val="20"/>
        </w:rPr>
        <w:t>·</w:t>
      </w:r>
      <w:r w:rsidR="00181DFB" w:rsidRPr="007C3E81">
        <w:rPr>
          <w:rFonts w:ascii="Times New Roman" w:hAnsi="Times New Roman" w:cs="Times New Roman"/>
          <w:sz w:val="20"/>
          <w:szCs w:val="20"/>
        </w:rPr>
        <w:t>47%, MR2 = 19</w:t>
      </w:r>
      <w:r w:rsidR="00C61BEC" w:rsidRPr="007C3E81">
        <w:rPr>
          <w:rFonts w:ascii="Times New Roman" w:hAnsi="Times New Roman" w:cs="Times New Roman"/>
          <w:sz w:val="20"/>
          <w:szCs w:val="20"/>
        </w:rPr>
        <w:t>·</w:t>
      </w:r>
      <w:r w:rsidR="00181DFB" w:rsidRPr="007C3E81">
        <w:rPr>
          <w:rFonts w:ascii="Times New Roman" w:hAnsi="Times New Roman" w:cs="Times New Roman"/>
          <w:sz w:val="20"/>
          <w:szCs w:val="20"/>
        </w:rPr>
        <w:t>51%, Table S</w:t>
      </w:r>
      <w:r w:rsidR="00E15165" w:rsidRPr="007C3E81">
        <w:rPr>
          <w:rFonts w:ascii="Times New Roman" w:hAnsi="Times New Roman" w:cs="Times New Roman"/>
          <w:sz w:val="20"/>
          <w:szCs w:val="20"/>
        </w:rPr>
        <w:t>5</w:t>
      </w:r>
      <w:r w:rsidR="00181DFB" w:rsidRPr="007C3E81">
        <w:rPr>
          <w:rFonts w:ascii="Times New Roman" w:hAnsi="Times New Roman" w:cs="Times New Roman"/>
          <w:sz w:val="20"/>
          <w:szCs w:val="20"/>
        </w:rPr>
        <w:t>).</w:t>
      </w:r>
      <w:bookmarkStart w:id="3" w:name="item-loading-on-the-two-factors"/>
      <w:r w:rsidR="00181DFB" w:rsidRPr="007C3E81">
        <w:rPr>
          <w:rFonts w:ascii="Times New Roman" w:hAnsi="Times New Roman" w:cs="Times New Roman"/>
          <w:sz w:val="20"/>
          <w:szCs w:val="20"/>
        </w:rPr>
        <w:t xml:space="preserve"> </w:t>
      </w:r>
      <w:r w:rsidR="00C61BEC" w:rsidRPr="007C3E81">
        <w:rPr>
          <w:rFonts w:ascii="Times New Roman" w:hAnsi="Times New Roman" w:cs="Times New Roman"/>
          <w:sz w:val="20"/>
          <w:szCs w:val="20"/>
        </w:rPr>
        <w:t xml:space="preserve">Item loadings on the two factors </w:t>
      </w:r>
      <w:r w:rsidR="00D42E45" w:rsidRPr="007C3E81">
        <w:rPr>
          <w:rFonts w:ascii="Times New Roman" w:hAnsi="Times New Roman" w:cs="Times New Roman"/>
          <w:sz w:val="20"/>
          <w:szCs w:val="20"/>
        </w:rPr>
        <w:t>are</w:t>
      </w:r>
      <w:r w:rsidR="00C61BEC" w:rsidRPr="007C3E81">
        <w:rPr>
          <w:rFonts w:ascii="Times New Roman" w:hAnsi="Times New Roman" w:cs="Times New Roman"/>
          <w:sz w:val="20"/>
          <w:szCs w:val="20"/>
        </w:rPr>
        <w:t xml:space="preserve"> shown in Figure S3.</w:t>
      </w:r>
      <w:r w:rsidR="00C61BEC" w:rsidRPr="007C3E81" w:rsidDel="00C61BEC">
        <w:rPr>
          <w:rFonts w:ascii="Times New Roman" w:hAnsi="Times New Roman" w:cs="Times New Roman"/>
          <w:sz w:val="20"/>
          <w:szCs w:val="20"/>
        </w:rPr>
        <w:t xml:space="preserve"> </w:t>
      </w:r>
      <w:bookmarkStart w:id="4" w:name="item-reliability-analysis"/>
      <w:bookmarkStart w:id="5" w:name="including-all-items"/>
      <w:bookmarkEnd w:id="2"/>
      <w:bookmarkEnd w:id="3"/>
    </w:p>
    <w:p w14:paraId="6F4171CD" w14:textId="5432ED37" w:rsidR="002A7C5F" w:rsidRPr="007C3E81" w:rsidRDefault="007954FE" w:rsidP="007C3E81">
      <w:pPr>
        <w:pStyle w:val="FirstParagraph"/>
        <w:jc w:val="both"/>
        <w:rPr>
          <w:rFonts w:ascii="Times New Roman" w:eastAsiaTheme="majorEastAsia" w:hAnsi="Times New Roman" w:cs="Times New Roman"/>
          <w:b/>
          <w:color w:val="2E74B5" w:themeColor="accent1" w:themeShade="BF"/>
          <w:sz w:val="20"/>
          <w:szCs w:val="20"/>
        </w:rPr>
      </w:pPr>
      <w:r w:rsidRPr="007C3E81">
        <w:rPr>
          <w:rFonts w:ascii="Times New Roman" w:hAnsi="Times New Roman" w:cs="Times New Roman"/>
          <w:sz w:val="20"/>
          <w:szCs w:val="20"/>
        </w:rPr>
        <w:t xml:space="preserve">Subsequently, </w:t>
      </w:r>
      <w:r w:rsidR="004E7118">
        <w:rPr>
          <w:rFonts w:ascii="Times New Roman" w:hAnsi="Times New Roman" w:cs="Times New Roman"/>
          <w:sz w:val="20"/>
          <w:szCs w:val="20"/>
        </w:rPr>
        <w:t xml:space="preserve">internal </w:t>
      </w:r>
      <w:r w:rsidR="003A0E18" w:rsidRPr="007C3E81">
        <w:rPr>
          <w:rFonts w:ascii="Times New Roman" w:hAnsi="Times New Roman" w:cs="Times New Roman"/>
          <w:sz w:val="20"/>
          <w:szCs w:val="20"/>
        </w:rPr>
        <w:t xml:space="preserve">reliability </w:t>
      </w:r>
      <w:r w:rsidR="005E4E22" w:rsidRPr="007C3E81">
        <w:rPr>
          <w:rFonts w:ascii="Times New Roman" w:hAnsi="Times New Roman" w:cs="Times New Roman"/>
          <w:sz w:val="20"/>
          <w:szCs w:val="20"/>
        </w:rPr>
        <w:t xml:space="preserve">of </w:t>
      </w:r>
      <w:r w:rsidR="00D42E45" w:rsidRPr="007C3E81">
        <w:rPr>
          <w:rFonts w:ascii="Times New Roman" w:hAnsi="Times New Roman" w:cs="Times New Roman"/>
          <w:sz w:val="20"/>
          <w:szCs w:val="20"/>
        </w:rPr>
        <w:t>the two scales</w:t>
      </w:r>
      <w:r w:rsidR="005E4E22" w:rsidRPr="007C3E81">
        <w:rPr>
          <w:rFonts w:ascii="Times New Roman" w:hAnsi="Times New Roman" w:cs="Times New Roman"/>
          <w:sz w:val="20"/>
          <w:szCs w:val="20"/>
        </w:rPr>
        <w:t xml:space="preserve"> </w:t>
      </w:r>
      <w:r w:rsidRPr="007C3E81">
        <w:rPr>
          <w:rFonts w:ascii="Times New Roman" w:hAnsi="Times New Roman" w:cs="Times New Roman"/>
          <w:sz w:val="20"/>
          <w:szCs w:val="20"/>
        </w:rPr>
        <w:t>was investigated</w:t>
      </w:r>
      <w:r w:rsidR="00D42E45" w:rsidRPr="007C3E81">
        <w:rPr>
          <w:rFonts w:ascii="Times New Roman" w:hAnsi="Times New Roman" w:cs="Times New Roman"/>
          <w:sz w:val="20"/>
          <w:szCs w:val="20"/>
        </w:rPr>
        <w:t>.</w:t>
      </w:r>
      <w:r w:rsidR="00B30B4C" w:rsidRPr="007C3E81">
        <w:rPr>
          <w:rFonts w:ascii="Times New Roman" w:hAnsi="Times New Roman" w:cs="Times New Roman"/>
          <w:sz w:val="20"/>
          <w:szCs w:val="20"/>
        </w:rPr>
        <w:t xml:space="preserve"> </w:t>
      </w:r>
      <w:r w:rsidR="00A06712" w:rsidRPr="007C3E81">
        <w:rPr>
          <w:rFonts w:ascii="Times New Roman" w:hAnsi="Times New Roman" w:cs="Times New Roman"/>
          <w:sz w:val="20"/>
          <w:szCs w:val="20"/>
        </w:rPr>
        <w:t>We compared overall Cronbach’s Alpha for each factor to the Alpha values after a particular item was deleted</w:t>
      </w:r>
      <w:r w:rsidR="001E63B0" w:rsidRPr="007C3E81">
        <w:rPr>
          <w:rFonts w:ascii="Times New Roman" w:hAnsi="Times New Roman" w:cs="Times New Roman"/>
          <w:sz w:val="20"/>
          <w:szCs w:val="20"/>
        </w:rPr>
        <w:t xml:space="preserve"> (Table S</w:t>
      </w:r>
      <w:r w:rsidR="00E15165" w:rsidRPr="007C3E81">
        <w:rPr>
          <w:rFonts w:ascii="Times New Roman" w:hAnsi="Times New Roman" w:cs="Times New Roman"/>
          <w:sz w:val="20"/>
          <w:szCs w:val="20"/>
        </w:rPr>
        <w:t>6</w:t>
      </w:r>
      <w:r w:rsidR="001E63B0" w:rsidRPr="007C3E81">
        <w:rPr>
          <w:rFonts w:ascii="Times New Roman" w:hAnsi="Times New Roman" w:cs="Times New Roman"/>
          <w:sz w:val="20"/>
          <w:szCs w:val="20"/>
        </w:rPr>
        <w:t>, Table S</w:t>
      </w:r>
      <w:r w:rsidR="00E15165" w:rsidRPr="007C3E81">
        <w:rPr>
          <w:rFonts w:ascii="Times New Roman" w:hAnsi="Times New Roman" w:cs="Times New Roman"/>
          <w:sz w:val="20"/>
          <w:szCs w:val="20"/>
        </w:rPr>
        <w:t>7</w:t>
      </w:r>
      <w:r w:rsidR="001E63B0" w:rsidRPr="007C3E81">
        <w:rPr>
          <w:rFonts w:ascii="Times New Roman" w:hAnsi="Times New Roman" w:cs="Times New Roman"/>
          <w:sz w:val="20"/>
          <w:szCs w:val="20"/>
        </w:rPr>
        <w:t>)</w:t>
      </w:r>
      <w:r w:rsidR="00A06712" w:rsidRPr="007C3E81">
        <w:rPr>
          <w:rFonts w:ascii="Times New Roman" w:hAnsi="Times New Roman" w:cs="Times New Roman"/>
          <w:sz w:val="20"/>
          <w:szCs w:val="20"/>
        </w:rPr>
        <w:t>. The deletion of the items “guilty”</w:t>
      </w:r>
      <w:r w:rsidR="001E63B0" w:rsidRPr="007C3E81">
        <w:rPr>
          <w:rFonts w:ascii="Times New Roman" w:hAnsi="Times New Roman" w:cs="Times New Roman"/>
          <w:sz w:val="20"/>
          <w:szCs w:val="20"/>
        </w:rPr>
        <w:t xml:space="preserve"> </w:t>
      </w:r>
      <w:r w:rsidR="00181DFB" w:rsidRPr="007C3E81">
        <w:rPr>
          <w:rFonts w:ascii="Times New Roman" w:hAnsi="Times New Roman" w:cs="Times New Roman"/>
          <w:sz w:val="20"/>
          <w:szCs w:val="20"/>
        </w:rPr>
        <w:t xml:space="preserve">(“I feel guilty that </w:t>
      </w:r>
      <w:r w:rsidR="000D60FF" w:rsidRPr="007C3E81">
        <w:rPr>
          <w:rFonts w:ascii="Times New Roman" w:hAnsi="Times New Roman" w:cs="Times New Roman"/>
          <w:sz w:val="20"/>
          <w:szCs w:val="20"/>
        </w:rPr>
        <w:t xml:space="preserve">not </w:t>
      </w:r>
      <w:r w:rsidR="00181DFB" w:rsidRPr="007C3E81">
        <w:rPr>
          <w:rFonts w:ascii="Times New Roman" w:hAnsi="Times New Roman" w:cs="Times New Roman"/>
          <w:sz w:val="20"/>
          <w:szCs w:val="20"/>
        </w:rPr>
        <w:t>more is being done”)</w:t>
      </w:r>
      <w:r w:rsidR="00A06712" w:rsidRPr="007C3E81">
        <w:rPr>
          <w:rFonts w:ascii="Times New Roman" w:hAnsi="Times New Roman" w:cs="Times New Roman"/>
          <w:sz w:val="20"/>
          <w:szCs w:val="20"/>
        </w:rPr>
        <w:t xml:space="preserve"> and “ashamed” </w:t>
      </w:r>
      <w:r w:rsidR="001E63B0" w:rsidRPr="007C3E81">
        <w:rPr>
          <w:rFonts w:ascii="Times New Roman" w:hAnsi="Times New Roman" w:cs="Times New Roman"/>
          <w:sz w:val="20"/>
          <w:szCs w:val="20"/>
        </w:rPr>
        <w:t>(</w:t>
      </w:r>
      <w:r w:rsidR="00181DFB" w:rsidRPr="007C3E81">
        <w:rPr>
          <w:rFonts w:ascii="Times New Roman" w:hAnsi="Times New Roman" w:cs="Times New Roman"/>
          <w:sz w:val="20"/>
          <w:szCs w:val="20"/>
        </w:rPr>
        <w:t xml:space="preserve">“I </w:t>
      </w:r>
      <w:r w:rsidR="000D60FF" w:rsidRPr="007C3E81">
        <w:rPr>
          <w:rFonts w:ascii="Times New Roman" w:hAnsi="Times New Roman" w:cs="Times New Roman"/>
          <w:sz w:val="20"/>
          <w:szCs w:val="20"/>
        </w:rPr>
        <w:t>feel</w:t>
      </w:r>
      <w:r w:rsidR="00181DFB" w:rsidRPr="007C3E81">
        <w:rPr>
          <w:rFonts w:ascii="Times New Roman" w:hAnsi="Times New Roman" w:cs="Times New Roman"/>
          <w:sz w:val="20"/>
          <w:szCs w:val="20"/>
        </w:rPr>
        <w:t xml:space="preserve"> ashamed of my emotional reactions”) </w:t>
      </w:r>
      <w:r w:rsidR="00A06712" w:rsidRPr="007C3E81">
        <w:rPr>
          <w:rFonts w:ascii="Times New Roman" w:hAnsi="Times New Roman" w:cs="Times New Roman"/>
          <w:sz w:val="20"/>
          <w:szCs w:val="20"/>
        </w:rPr>
        <w:t>led to an increase in Alpha values (0</w:t>
      </w:r>
      <w:r w:rsidR="00C61BEC" w:rsidRPr="007C3E81">
        <w:rPr>
          <w:rFonts w:ascii="Times New Roman" w:hAnsi="Times New Roman" w:cs="Times New Roman"/>
          <w:sz w:val="20"/>
          <w:szCs w:val="20"/>
        </w:rPr>
        <w:t>·</w:t>
      </w:r>
      <w:r w:rsidR="00A06712" w:rsidRPr="007C3E81">
        <w:rPr>
          <w:rFonts w:ascii="Times New Roman" w:hAnsi="Times New Roman" w:cs="Times New Roman"/>
          <w:sz w:val="20"/>
          <w:szCs w:val="20"/>
        </w:rPr>
        <w:t>848 and 0</w:t>
      </w:r>
      <w:r w:rsidR="00C61BEC" w:rsidRPr="007C3E81">
        <w:rPr>
          <w:rFonts w:ascii="Times New Roman" w:hAnsi="Times New Roman" w:cs="Times New Roman"/>
          <w:sz w:val="20"/>
          <w:szCs w:val="20"/>
        </w:rPr>
        <w:t>·</w:t>
      </w:r>
      <w:r w:rsidR="00A06712" w:rsidRPr="007C3E81">
        <w:rPr>
          <w:rFonts w:ascii="Times New Roman" w:hAnsi="Times New Roman" w:cs="Times New Roman"/>
          <w:sz w:val="20"/>
          <w:szCs w:val="20"/>
        </w:rPr>
        <w:t xml:space="preserve">788 respectively). Hence, these items were removed from the first </w:t>
      </w:r>
      <w:r w:rsidR="00181DFB" w:rsidRPr="007C3E81">
        <w:rPr>
          <w:rFonts w:ascii="Times New Roman" w:hAnsi="Times New Roman" w:cs="Times New Roman"/>
          <w:sz w:val="20"/>
          <w:szCs w:val="20"/>
        </w:rPr>
        <w:t>and second factor, respectively</w:t>
      </w:r>
      <w:r w:rsidR="001E63B0" w:rsidRPr="007C3E81">
        <w:rPr>
          <w:rFonts w:ascii="Times New Roman" w:hAnsi="Times New Roman" w:cs="Times New Roman"/>
          <w:sz w:val="20"/>
          <w:szCs w:val="20"/>
        </w:rPr>
        <w:t xml:space="preserve"> (Table S</w:t>
      </w:r>
      <w:r w:rsidR="00E15165" w:rsidRPr="007C3E81">
        <w:rPr>
          <w:rFonts w:ascii="Times New Roman" w:hAnsi="Times New Roman" w:cs="Times New Roman"/>
          <w:sz w:val="20"/>
          <w:szCs w:val="20"/>
        </w:rPr>
        <w:t>8</w:t>
      </w:r>
      <w:r w:rsidR="001E63B0" w:rsidRPr="007C3E81">
        <w:rPr>
          <w:rFonts w:ascii="Times New Roman" w:hAnsi="Times New Roman" w:cs="Times New Roman"/>
          <w:sz w:val="20"/>
          <w:szCs w:val="20"/>
        </w:rPr>
        <w:t>, Table S</w:t>
      </w:r>
      <w:r w:rsidR="00E15165" w:rsidRPr="007C3E81">
        <w:rPr>
          <w:rFonts w:ascii="Times New Roman" w:hAnsi="Times New Roman" w:cs="Times New Roman"/>
          <w:sz w:val="20"/>
          <w:szCs w:val="20"/>
        </w:rPr>
        <w:t>9)</w:t>
      </w:r>
      <w:r w:rsidR="00181DFB" w:rsidRPr="007C3E81">
        <w:rPr>
          <w:rFonts w:ascii="Times New Roman" w:hAnsi="Times New Roman" w:cs="Times New Roman"/>
          <w:sz w:val="20"/>
          <w:szCs w:val="20"/>
        </w:rPr>
        <w:t>.</w:t>
      </w:r>
      <w:r w:rsidRPr="007C3E81">
        <w:rPr>
          <w:rFonts w:ascii="Times New Roman" w:hAnsi="Times New Roman" w:cs="Times New Roman"/>
          <w:sz w:val="20"/>
          <w:szCs w:val="20"/>
        </w:rPr>
        <w:t xml:space="preserve"> </w:t>
      </w:r>
      <w:bookmarkStart w:id="6" w:name="_Toc98783819"/>
      <w:bookmarkEnd w:id="4"/>
      <w:bookmarkEnd w:id="5"/>
      <w:r w:rsidR="002A7C5F" w:rsidRPr="007C3E81"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40CD5BDB" w14:textId="7E17B9D7" w:rsidR="00693D65" w:rsidRPr="007C3E81" w:rsidRDefault="00693D65" w:rsidP="007C3E81">
      <w:pPr>
        <w:pStyle w:val="berschrift2"/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7C3E81">
        <w:rPr>
          <w:rFonts w:ascii="Times New Roman" w:hAnsi="Times New Roman" w:cs="Times New Roman"/>
          <w:b/>
          <w:sz w:val="20"/>
          <w:szCs w:val="20"/>
        </w:rPr>
        <w:lastRenderedPageBreak/>
        <w:t>Supplementary Tables</w:t>
      </w:r>
      <w:bookmarkEnd w:id="6"/>
    </w:p>
    <w:p w14:paraId="2149BBF9" w14:textId="77777777" w:rsidR="00A06712" w:rsidRPr="007C3E81" w:rsidRDefault="00A06712" w:rsidP="007C3E81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63F738CA" w14:textId="58DD49DA" w:rsidR="007954FE" w:rsidRPr="007C3E81" w:rsidRDefault="00693D65" w:rsidP="007C3E81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7C3E81">
        <w:rPr>
          <w:rFonts w:ascii="Times New Roman" w:hAnsi="Times New Roman" w:cs="Times New Roman"/>
          <w:b/>
          <w:sz w:val="20"/>
          <w:szCs w:val="20"/>
        </w:rPr>
        <w:t xml:space="preserve">Table S1: </w:t>
      </w:r>
      <w:r w:rsidR="007954FE" w:rsidRPr="007C3E81">
        <w:rPr>
          <w:rFonts w:ascii="Times New Roman" w:hAnsi="Times New Roman" w:cs="Times New Roman"/>
          <w:sz w:val="20"/>
          <w:szCs w:val="20"/>
        </w:rPr>
        <w:t>Scale used for measurement of fears</w:t>
      </w:r>
      <w:r w:rsidR="001E63B0" w:rsidRPr="007C3E81">
        <w:rPr>
          <w:rFonts w:ascii="Times New Roman" w:hAnsi="Times New Roman" w:cs="Times New Roman"/>
          <w:sz w:val="20"/>
          <w:szCs w:val="20"/>
        </w:rPr>
        <w:t>.</w:t>
      </w:r>
      <w:r w:rsidR="00C61BEC" w:rsidRPr="007C3E81">
        <w:rPr>
          <w:rFonts w:ascii="Times New Roman" w:hAnsi="Times New Roman" w:cs="Times New Roman"/>
          <w:sz w:val="20"/>
          <w:szCs w:val="20"/>
        </w:rPr>
        <w:t xml:space="preserve"> (Adaption from NAKO Questionnaire)</w:t>
      </w:r>
    </w:p>
    <w:tbl>
      <w:tblPr>
        <w:tblStyle w:val="Tabellenraster"/>
        <w:tblW w:w="9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28"/>
        <w:gridCol w:w="2186"/>
      </w:tblGrid>
      <w:tr w:rsidR="00C61BEC" w:rsidRPr="007C3E81" w14:paraId="470D0238" w14:textId="77777777" w:rsidTr="00E15165">
        <w:trPr>
          <w:cantSplit/>
          <w:trHeight w:val="198"/>
        </w:trPr>
        <w:tc>
          <w:tcPr>
            <w:tcW w:w="7028" w:type="dxa"/>
            <w:tcBorders>
              <w:bottom w:val="single" w:sz="4" w:space="0" w:color="auto"/>
            </w:tcBorders>
          </w:tcPr>
          <w:p w14:paraId="3A12F8C0" w14:textId="169C938D" w:rsidR="00C61BEC" w:rsidRPr="007C3E81" w:rsidRDefault="00C61BEC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b/>
                <w:sz w:val="20"/>
                <w:szCs w:val="20"/>
              </w:rPr>
              <w:t>Questions</w:t>
            </w:r>
          </w:p>
        </w:tc>
        <w:tc>
          <w:tcPr>
            <w:tcW w:w="2186" w:type="dxa"/>
            <w:tcBorders>
              <w:bottom w:val="single" w:sz="4" w:space="0" w:color="auto"/>
            </w:tcBorders>
          </w:tcPr>
          <w:p w14:paraId="04DDAB9B" w14:textId="0FD5496A" w:rsidR="00C61BEC" w:rsidRPr="007C3E81" w:rsidRDefault="00C61BEC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b/>
                <w:sz w:val="20"/>
                <w:szCs w:val="20"/>
              </w:rPr>
              <w:t>Answers</w:t>
            </w:r>
          </w:p>
        </w:tc>
      </w:tr>
      <w:tr w:rsidR="00C61BEC" w:rsidRPr="007C3E81" w14:paraId="0966DC36" w14:textId="77777777" w:rsidTr="00E15165">
        <w:trPr>
          <w:cantSplit/>
          <w:trHeight w:val="1134"/>
        </w:trPr>
        <w:tc>
          <w:tcPr>
            <w:tcW w:w="70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801123" w14:textId="77777777" w:rsidR="00C61BEC" w:rsidRPr="007C3E81" w:rsidRDefault="00C61BEC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Please indicate whether you, for yourself, are afraid of the following events.</w:t>
            </w:r>
          </w:p>
          <w:p w14:paraId="461E30F3" w14:textId="77777777" w:rsidR="00C61BEC" w:rsidRPr="007C3E81" w:rsidRDefault="00C61BEC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F48ADD3" w14:textId="77777777" w:rsidR="00C61BEC" w:rsidRPr="007C3E81" w:rsidRDefault="00C61BEC" w:rsidP="007C3E81">
            <w:pPr>
              <w:numPr>
                <w:ilvl w:val="0"/>
                <w:numId w:val="1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raffic accident</w:t>
            </w:r>
          </w:p>
          <w:p w14:paraId="72413F6E" w14:textId="77777777" w:rsidR="00C61BEC" w:rsidRPr="007C3E81" w:rsidRDefault="00C61BEC" w:rsidP="007C3E81">
            <w:pPr>
              <w:numPr>
                <w:ilvl w:val="0"/>
                <w:numId w:val="1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tural disaster in the region where you live (flood, storm)</w:t>
            </w:r>
          </w:p>
          <w:p w14:paraId="4C2B5F9D" w14:textId="77777777" w:rsidR="00C61BEC" w:rsidRPr="007C3E81" w:rsidRDefault="00C61BEC" w:rsidP="007C3E81">
            <w:pPr>
              <w:numPr>
                <w:ilvl w:val="0"/>
                <w:numId w:val="1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mpact of the war in Ukraine</w:t>
            </w:r>
          </w:p>
          <w:p w14:paraId="36FFDF3B" w14:textId="77777777" w:rsidR="00C61BEC" w:rsidRPr="007C3E81" w:rsidRDefault="00C61BEC" w:rsidP="007C3E81">
            <w:pPr>
              <w:numPr>
                <w:ilvl w:val="0"/>
                <w:numId w:val="1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Coronavirus infection </w:t>
            </w:r>
          </w:p>
          <w:p w14:paraId="1123A211" w14:textId="77777777" w:rsidR="00C61BEC" w:rsidRPr="007C3E81" w:rsidRDefault="00C61BEC" w:rsidP="007C3E81">
            <w:pPr>
              <w:numPr>
                <w:ilvl w:val="0"/>
                <w:numId w:val="1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ong-term effects of the Coronavirus infection (LongCOVID)</w:t>
            </w:r>
          </w:p>
          <w:p w14:paraId="1F0D3288" w14:textId="77777777" w:rsidR="00C61BEC" w:rsidRPr="007C3E81" w:rsidRDefault="00C61BEC" w:rsidP="007C3E81">
            <w:pPr>
              <w:numPr>
                <w:ilvl w:val="0"/>
                <w:numId w:val="1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Side effects of the corona vaccine </w:t>
            </w:r>
          </w:p>
          <w:p w14:paraId="58584267" w14:textId="77777777" w:rsidR="00C61BEC" w:rsidRPr="007C3E81" w:rsidRDefault="00C61BEC" w:rsidP="007C3E81">
            <w:pPr>
              <w:numPr>
                <w:ilvl w:val="0"/>
                <w:numId w:val="1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ancer</w:t>
            </w:r>
          </w:p>
          <w:p w14:paraId="4CF84FB2" w14:textId="77777777" w:rsidR="00C61BEC" w:rsidRPr="007C3E81" w:rsidRDefault="00C61BEC" w:rsidP="007C3E81">
            <w:pPr>
              <w:numPr>
                <w:ilvl w:val="0"/>
                <w:numId w:val="1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troke</w:t>
            </w:r>
          </w:p>
          <w:p w14:paraId="6D16372E" w14:textId="77777777" w:rsidR="00C61BEC" w:rsidRPr="007C3E81" w:rsidRDefault="00C61BEC" w:rsidP="007C3E81">
            <w:pPr>
              <w:numPr>
                <w:ilvl w:val="0"/>
                <w:numId w:val="1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ementia (Impairment of memory in old age)</w:t>
            </w:r>
          </w:p>
        </w:tc>
        <w:tc>
          <w:tcPr>
            <w:tcW w:w="21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4FBF8C" w14:textId="5A94E614" w:rsidR="00C61BEC" w:rsidRPr="007C3E81" w:rsidRDefault="004E7118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Very strong</w:t>
            </w:r>
          </w:p>
          <w:p w14:paraId="76741D9F" w14:textId="1D4B6AA1" w:rsidR="00C61BEC" w:rsidRPr="007C3E81" w:rsidRDefault="004E7118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trong</w:t>
            </w:r>
          </w:p>
          <w:p w14:paraId="5FA14CB4" w14:textId="3439E0EF" w:rsidR="00C61BEC" w:rsidRPr="007C3E81" w:rsidRDefault="004E7118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lightly</w:t>
            </w:r>
          </w:p>
          <w:p w14:paraId="4A087D9E" w14:textId="77777777" w:rsidR="00C61BEC" w:rsidRPr="007C3E81" w:rsidRDefault="00C61BEC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Not at all</w:t>
            </w:r>
          </w:p>
          <w:p w14:paraId="42C7E346" w14:textId="77777777" w:rsidR="00C61BEC" w:rsidRPr="007C3E81" w:rsidRDefault="00C61BEC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37ABB68F" w14:textId="77777777" w:rsidR="00C61BEC" w:rsidRPr="007C3E81" w:rsidRDefault="00C61BEC" w:rsidP="007C3E81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24BD0A03" w14:textId="1B01F54D" w:rsidR="00693D65" w:rsidRPr="007C3E81" w:rsidRDefault="00C61BEC" w:rsidP="007C3E81">
      <w:pPr>
        <w:spacing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7C3E81">
        <w:rPr>
          <w:rFonts w:ascii="Times New Roman" w:hAnsi="Times New Roman" w:cs="Times New Roman"/>
          <w:b/>
          <w:sz w:val="20"/>
          <w:szCs w:val="20"/>
        </w:rPr>
        <w:t>Table S2:</w:t>
      </w:r>
      <w:r w:rsidR="007954FE" w:rsidRPr="007C3E81">
        <w:rPr>
          <w:rFonts w:ascii="Times New Roman" w:hAnsi="Times New Roman" w:cs="Times New Roman"/>
          <w:sz w:val="20"/>
          <w:szCs w:val="20"/>
        </w:rPr>
        <w:t xml:space="preserve"> The modified Peritraumatic Distress Inventory</w:t>
      </w:r>
      <w:r w:rsidRPr="007C3E81">
        <w:rPr>
          <w:rFonts w:ascii="Times New Roman" w:hAnsi="Times New Roman" w:cs="Times New Roman"/>
          <w:sz w:val="20"/>
          <w:szCs w:val="20"/>
        </w:rPr>
        <w:t xml:space="preserve"> (Adaption of the Peritraumatic Distress Inventory (PDI))</w:t>
      </w:r>
      <w:r w:rsidR="001E63B0" w:rsidRPr="007C3E81">
        <w:rPr>
          <w:rFonts w:ascii="Times New Roman" w:hAnsi="Times New Roman" w:cs="Times New Roman"/>
          <w:b/>
          <w:sz w:val="20"/>
          <w:szCs w:val="20"/>
        </w:rPr>
        <w:t xml:space="preserve"> </w:t>
      </w:r>
    </w:p>
    <w:tbl>
      <w:tblPr>
        <w:tblStyle w:val="Tabellenraster"/>
        <w:tblW w:w="9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8"/>
        <w:gridCol w:w="2126"/>
      </w:tblGrid>
      <w:tr w:rsidR="00C61BEC" w:rsidRPr="007C3E81" w14:paraId="5B380179" w14:textId="77777777" w:rsidTr="00CE057E">
        <w:tc>
          <w:tcPr>
            <w:tcW w:w="7088" w:type="dxa"/>
            <w:tcBorders>
              <w:bottom w:val="single" w:sz="4" w:space="0" w:color="auto"/>
            </w:tcBorders>
          </w:tcPr>
          <w:p w14:paraId="459223DA" w14:textId="77777777" w:rsidR="00C61BEC" w:rsidRPr="007C3E81" w:rsidRDefault="00C61BEC" w:rsidP="007C3E8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b/>
                <w:sz w:val="20"/>
                <w:szCs w:val="20"/>
              </w:rPr>
              <w:t>Questions</w:t>
            </w: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127630BA" w14:textId="77777777" w:rsidR="00C61BEC" w:rsidRPr="007C3E81" w:rsidRDefault="00C61BEC" w:rsidP="007C3E8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b/>
                <w:sz w:val="20"/>
                <w:szCs w:val="20"/>
              </w:rPr>
              <w:t>Answers</w:t>
            </w:r>
          </w:p>
        </w:tc>
      </w:tr>
      <w:tr w:rsidR="00C61BEC" w:rsidRPr="007C3E81" w14:paraId="0083ACFB" w14:textId="77777777" w:rsidTr="00CE057E">
        <w:trPr>
          <w:cantSplit/>
          <w:trHeight w:val="1134"/>
        </w:trPr>
        <w:tc>
          <w:tcPr>
            <w:tcW w:w="7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6F18B0" w14:textId="77777777" w:rsidR="00C61BEC" w:rsidRPr="007C3E81" w:rsidRDefault="00C61BEC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Which statements apply to you regarding the Ukraine crisis?</w:t>
            </w:r>
          </w:p>
          <w:p w14:paraId="2912DC0D" w14:textId="77777777" w:rsidR="00C61BEC" w:rsidRPr="007C3E81" w:rsidRDefault="00C61BEC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3909678" w14:textId="77777777" w:rsidR="00C61BEC" w:rsidRPr="007C3E81" w:rsidRDefault="00C61BEC" w:rsidP="007C3E81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 feel helpless.</w:t>
            </w:r>
          </w:p>
          <w:p w14:paraId="6CE958D3" w14:textId="352C4844" w:rsidR="00C61BEC" w:rsidRPr="007C3E81" w:rsidRDefault="00C61BEC" w:rsidP="007C3E81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 xml:space="preserve">I feel sadness and grief. </w:t>
            </w:r>
          </w:p>
          <w:p w14:paraId="4F0191AF" w14:textId="77777777" w:rsidR="00C61BEC" w:rsidRPr="007C3E81" w:rsidRDefault="00C61BEC" w:rsidP="007C3E81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 feel frustrated and angry about not being able to do more.</w:t>
            </w:r>
          </w:p>
          <w:p w14:paraId="0A3ECA4F" w14:textId="77777777" w:rsidR="00C61BEC" w:rsidRPr="007C3E81" w:rsidRDefault="00C61BEC" w:rsidP="007C3E81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 fear for my own safety.</w:t>
            </w:r>
          </w:p>
          <w:p w14:paraId="25E3E31C" w14:textId="77777777" w:rsidR="00C61BEC" w:rsidRPr="007C3E81" w:rsidRDefault="00C61BEC" w:rsidP="007C3E81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 feel guilty that more is not being done.</w:t>
            </w:r>
          </w:p>
          <w:p w14:paraId="328C7BAB" w14:textId="77777777" w:rsidR="00C61BEC" w:rsidRPr="007C3E81" w:rsidRDefault="00C61BEC" w:rsidP="007C3E81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 am ashamed of my emotional reactions.</w:t>
            </w:r>
          </w:p>
          <w:p w14:paraId="5271286F" w14:textId="77777777" w:rsidR="00C61BEC" w:rsidRPr="007C3E81" w:rsidRDefault="00C61BEC" w:rsidP="007C3E81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 am worried  about the safety of others.</w:t>
            </w:r>
          </w:p>
          <w:p w14:paraId="5A2917F1" w14:textId="77777777" w:rsidR="00C61BEC" w:rsidRPr="007C3E81" w:rsidRDefault="00C61BEC" w:rsidP="007C3E81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 feel I am about to lose control of my emotions</w:t>
            </w:r>
          </w:p>
          <w:p w14:paraId="75886EC9" w14:textId="77777777" w:rsidR="00C61BEC" w:rsidRPr="007C3E81" w:rsidRDefault="00C61BEC" w:rsidP="007C3E81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 xml:space="preserve">I have trouble concentrating. </w:t>
            </w:r>
          </w:p>
          <w:p w14:paraId="0E0F06FD" w14:textId="77777777" w:rsidR="00C61BEC" w:rsidRPr="007C3E81" w:rsidRDefault="00C61BEC" w:rsidP="007C3E81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 am horrified by what is happening.</w:t>
            </w:r>
          </w:p>
          <w:p w14:paraId="718BD606" w14:textId="77777777" w:rsidR="00C61BEC" w:rsidRPr="007C3E81" w:rsidRDefault="00C61BEC" w:rsidP="007C3E81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567" w:hanging="567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 have physical reactions like sweating, shaking, and my heart pounding</w:t>
            </w:r>
          </w:p>
          <w:p w14:paraId="1C9E9446" w14:textId="77777777" w:rsidR="00C61BEC" w:rsidRPr="007C3E81" w:rsidRDefault="00C61BEC" w:rsidP="007C3E81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ind w:left="567" w:hanging="567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My sleep is disturbed.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AB1115" w14:textId="77777777" w:rsidR="00C61BEC" w:rsidRPr="007C3E81" w:rsidRDefault="00C61BEC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Not at all True</w:t>
            </w:r>
          </w:p>
          <w:p w14:paraId="5FBB0953" w14:textId="77777777" w:rsidR="00C61BEC" w:rsidRPr="007C3E81" w:rsidRDefault="00C61BEC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lightly True</w:t>
            </w:r>
          </w:p>
          <w:p w14:paraId="2561A5EC" w14:textId="77777777" w:rsidR="00C61BEC" w:rsidRPr="007C3E81" w:rsidRDefault="00C61BEC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omewhat True</w:t>
            </w:r>
          </w:p>
          <w:p w14:paraId="2E27105F" w14:textId="77777777" w:rsidR="00C61BEC" w:rsidRPr="007C3E81" w:rsidRDefault="00C61BEC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Very True</w:t>
            </w:r>
          </w:p>
          <w:p w14:paraId="2BABEAD9" w14:textId="77777777" w:rsidR="00C61BEC" w:rsidRPr="007C3E81" w:rsidRDefault="00C61BEC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Extremely True</w:t>
            </w:r>
          </w:p>
          <w:p w14:paraId="7D5D549B" w14:textId="77777777" w:rsidR="00C61BEC" w:rsidRPr="007C3E81" w:rsidRDefault="00C61BEC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5D68CCB7" w14:textId="1B6385AB" w:rsidR="00E15165" w:rsidRPr="007C3E81" w:rsidRDefault="00E15165" w:rsidP="007C3E81">
      <w:pPr>
        <w:spacing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540BABCA" w14:textId="77777777" w:rsidR="00E15165" w:rsidRPr="007C3E81" w:rsidRDefault="00E15165" w:rsidP="007C3E81">
      <w:pPr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7C3E81"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34AC3EC6" w14:textId="28AE7F47" w:rsidR="00FF649D" w:rsidRPr="00B13204" w:rsidRDefault="00FF649D" w:rsidP="00FF649D">
      <w:pPr>
        <w:spacing w:after="0" w:line="480" w:lineRule="auto"/>
        <w:jc w:val="both"/>
        <w:rPr>
          <w:rFonts w:ascii="Times New Roman" w:hAnsi="Times New Roman" w:cs="Times New Roman"/>
          <w:sz w:val="20"/>
          <w:szCs w:val="20"/>
          <w:lang w:val="en-GB"/>
        </w:rPr>
      </w:pPr>
      <w:r>
        <w:rPr>
          <w:rFonts w:ascii="Times New Roman" w:hAnsi="Times New Roman" w:cs="Times New Roman"/>
          <w:b/>
          <w:sz w:val="20"/>
          <w:szCs w:val="20"/>
          <w:lang w:val="en-GB"/>
        </w:rPr>
        <w:lastRenderedPageBreak/>
        <w:t>Table S3</w:t>
      </w:r>
      <w:r w:rsidRPr="00B13204">
        <w:rPr>
          <w:rFonts w:ascii="Times New Roman" w:hAnsi="Times New Roman" w:cs="Times New Roman"/>
          <w:b/>
          <w:sz w:val="20"/>
          <w:szCs w:val="20"/>
          <w:lang w:val="en-GB"/>
        </w:rPr>
        <w:t>.</w:t>
      </w:r>
      <w:r w:rsidRPr="00B13204">
        <w:rPr>
          <w:rFonts w:ascii="Times New Roman" w:hAnsi="Times New Roman" w:cs="Times New Roman"/>
          <w:sz w:val="20"/>
          <w:szCs w:val="20"/>
          <w:lang w:val="en-GB"/>
        </w:rPr>
        <w:t xml:space="preserve"> Socio-demographic characteristics of study participants (N (%))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346"/>
        <w:gridCol w:w="4053"/>
        <w:gridCol w:w="1939"/>
        <w:gridCol w:w="1315"/>
        <w:gridCol w:w="1409"/>
      </w:tblGrid>
      <w:tr w:rsidR="00FF649D" w:rsidRPr="000A3D30" w14:paraId="2FD0789C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4EF0F5F7" w14:textId="77777777" w:rsidR="00FF649D" w:rsidRPr="000A3D30" w:rsidRDefault="00FF649D" w:rsidP="00FF649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0D18DBE0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941" w:type="dxa"/>
            <w:noWrap/>
            <w:vAlign w:val="center"/>
            <w:hideMark/>
          </w:tcPr>
          <w:p w14:paraId="0DB7DD5F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Male</w:t>
            </w:r>
          </w:p>
        </w:tc>
        <w:tc>
          <w:tcPr>
            <w:tcW w:w="0" w:type="auto"/>
            <w:noWrap/>
            <w:vAlign w:val="center"/>
            <w:hideMark/>
          </w:tcPr>
          <w:p w14:paraId="61B43371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Female</w:t>
            </w:r>
          </w:p>
        </w:tc>
        <w:tc>
          <w:tcPr>
            <w:tcW w:w="1311" w:type="dxa"/>
            <w:vAlign w:val="center"/>
          </w:tcPr>
          <w:p w14:paraId="59265D27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b/>
                <w:sz w:val="20"/>
                <w:szCs w:val="20"/>
                <w:lang w:val="en-GB"/>
              </w:rPr>
              <w:t>Total*</w:t>
            </w:r>
          </w:p>
        </w:tc>
      </w:tr>
      <w:tr w:rsidR="00FF649D" w:rsidRPr="000A3D30" w14:paraId="3A8D5ABE" w14:textId="77777777" w:rsidTr="00AA32F7">
        <w:trPr>
          <w:trHeight w:val="300"/>
        </w:trPr>
        <w:tc>
          <w:tcPr>
            <w:tcW w:w="4405" w:type="dxa"/>
            <w:gridSpan w:val="2"/>
            <w:noWrap/>
            <w:vAlign w:val="center"/>
            <w:hideMark/>
          </w:tcPr>
          <w:p w14:paraId="6BAFD189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1941" w:type="dxa"/>
            <w:noWrap/>
            <w:vAlign w:val="center"/>
          </w:tcPr>
          <w:p w14:paraId="53065EF1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7</w:t>
            </w:r>
            <w:r w:rsidRPr="000A3D30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,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722 (39·7)</w:t>
            </w:r>
          </w:p>
        </w:tc>
        <w:tc>
          <w:tcPr>
            <w:tcW w:w="0" w:type="auto"/>
            <w:noWrap/>
            <w:vAlign w:val="center"/>
          </w:tcPr>
          <w:p w14:paraId="36752C3A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1</w:t>
            </w:r>
            <w:r w:rsidRPr="000A3D30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,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009 (56·6)</w:t>
            </w:r>
          </w:p>
        </w:tc>
        <w:tc>
          <w:tcPr>
            <w:tcW w:w="0" w:type="auto"/>
            <w:vAlign w:val="center"/>
          </w:tcPr>
          <w:p w14:paraId="482E7D65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9</w:t>
            </w:r>
            <w:r w:rsidRPr="000A3D30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,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44 (100·0)</w:t>
            </w:r>
          </w:p>
        </w:tc>
      </w:tr>
      <w:tr w:rsidR="00FF649D" w:rsidRPr="000A3D30" w14:paraId="39BD3162" w14:textId="77777777" w:rsidTr="00AA32F7">
        <w:trPr>
          <w:trHeight w:val="300"/>
        </w:trPr>
        <w:tc>
          <w:tcPr>
            <w:tcW w:w="4405" w:type="dxa"/>
            <w:gridSpan w:val="2"/>
            <w:noWrap/>
            <w:vAlign w:val="center"/>
          </w:tcPr>
          <w:p w14:paraId="5BDEF6B3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ge</w:t>
            </w:r>
          </w:p>
        </w:tc>
        <w:tc>
          <w:tcPr>
            <w:tcW w:w="1941" w:type="dxa"/>
            <w:noWrap/>
            <w:vAlign w:val="center"/>
          </w:tcPr>
          <w:p w14:paraId="13AB1C67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noWrap/>
            <w:vAlign w:val="center"/>
          </w:tcPr>
          <w:p w14:paraId="266D5A0F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Align w:val="center"/>
          </w:tcPr>
          <w:p w14:paraId="4C24C598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FF649D" w:rsidRPr="000A3D30" w14:paraId="2A095A52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2A1C5C49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1D0D34A3" w14:textId="77777777" w:rsidR="00FF649D" w:rsidRPr="00B13204" w:rsidRDefault="00FF649D" w:rsidP="00FF649D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9</w:t>
            </w:r>
          </w:p>
        </w:tc>
        <w:tc>
          <w:tcPr>
            <w:tcW w:w="1941" w:type="dxa"/>
            <w:noWrap/>
            <w:vAlign w:val="center"/>
          </w:tcPr>
          <w:p w14:paraId="1EA91C12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12 (7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)</w:t>
            </w:r>
          </w:p>
        </w:tc>
        <w:tc>
          <w:tcPr>
            <w:tcW w:w="0" w:type="auto"/>
            <w:noWrap/>
            <w:vAlign w:val="center"/>
          </w:tcPr>
          <w:p w14:paraId="58A6A39F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359 (12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)</w:t>
            </w:r>
          </w:p>
        </w:tc>
        <w:tc>
          <w:tcPr>
            <w:tcW w:w="0" w:type="auto"/>
            <w:vAlign w:val="center"/>
          </w:tcPr>
          <w:p w14:paraId="0BDFF6BD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992 (1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)</w:t>
            </w:r>
          </w:p>
        </w:tc>
      </w:tr>
      <w:tr w:rsidR="00FF649D" w:rsidRPr="000A3D30" w14:paraId="56AAEB6E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43DAD554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3D36D3AE" w14:textId="77777777" w:rsidR="00FF649D" w:rsidRPr="00B13204" w:rsidRDefault="00FF649D" w:rsidP="00FF649D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9</w:t>
            </w:r>
          </w:p>
        </w:tc>
        <w:tc>
          <w:tcPr>
            <w:tcW w:w="1941" w:type="dxa"/>
            <w:noWrap/>
            <w:vAlign w:val="center"/>
          </w:tcPr>
          <w:p w14:paraId="7B637DB8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107 (14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)</w:t>
            </w:r>
          </w:p>
        </w:tc>
        <w:tc>
          <w:tcPr>
            <w:tcW w:w="0" w:type="auto"/>
            <w:noWrap/>
            <w:vAlign w:val="center"/>
          </w:tcPr>
          <w:p w14:paraId="32DAEEEF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011 (18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)</w:t>
            </w:r>
          </w:p>
        </w:tc>
        <w:tc>
          <w:tcPr>
            <w:tcW w:w="0" w:type="auto"/>
            <w:vAlign w:val="center"/>
          </w:tcPr>
          <w:p w14:paraId="140D20AB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133 (16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)</w:t>
            </w:r>
          </w:p>
        </w:tc>
      </w:tr>
      <w:tr w:rsidR="00FF649D" w:rsidRPr="000A3D30" w14:paraId="1B18516E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7616B459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6011AEEB" w14:textId="77777777" w:rsidR="00FF649D" w:rsidRPr="00B13204" w:rsidRDefault="00FF649D" w:rsidP="00FF649D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9</w:t>
            </w:r>
          </w:p>
        </w:tc>
        <w:tc>
          <w:tcPr>
            <w:tcW w:w="1941" w:type="dxa"/>
            <w:noWrap/>
            <w:vAlign w:val="center"/>
          </w:tcPr>
          <w:p w14:paraId="21705F7D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150 (14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)</w:t>
            </w:r>
          </w:p>
        </w:tc>
        <w:tc>
          <w:tcPr>
            <w:tcW w:w="0" w:type="auto"/>
            <w:noWrap/>
            <w:vAlign w:val="center"/>
          </w:tcPr>
          <w:p w14:paraId="6F0C0A63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974 (17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)</w:t>
            </w:r>
          </w:p>
        </w:tc>
        <w:tc>
          <w:tcPr>
            <w:tcW w:w="0" w:type="auto"/>
            <w:vAlign w:val="center"/>
          </w:tcPr>
          <w:p w14:paraId="3BF758D9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138 (16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)</w:t>
            </w:r>
          </w:p>
        </w:tc>
      </w:tr>
      <w:tr w:rsidR="00FF649D" w:rsidRPr="000A3D30" w14:paraId="63DE67E1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0EF89F36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7300A192" w14:textId="77777777" w:rsidR="00FF649D" w:rsidRPr="00B13204" w:rsidRDefault="00FF649D" w:rsidP="00FF649D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9</w:t>
            </w:r>
          </w:p>
        </w:tc>
        <w:tc>
          <w:tcPr>
            <w:tcW w:w="1941" w:type="dxa"/>
            <w:noWrap/>
            <w:vAlign w:val="center"/>
          </w:tcPr>
          <w:p w14:paraId="7A435EC3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621 (2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0)</w:t>
            </w:r>
          </w:p>
        </w:tc>
        <w:tc>
          <w:tcPr>
            <w:tcW w:w="0" w:type="auto"/>
            <w:noWrap/>
            <w:vAlign w:val="center"/>
          </w:tcPr>
          <w:p w14:paraId="05976172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716 (24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)</w:t>
            </w:r>
          </w:p>
        </w:tc>
        <w:tc>
          <w:tcPr>
            <w:tcW w:w="0" w:type="auto"/>
            <w:vAlign w:val="center"/>
          </w:tcPr>
          <w:p w14:paraId="1B81F69B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361 (22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)</w:t>
            </w:r>
          </w:p>
        </w:tc>
      </w:tr>
      <w:tr w:rsidR="00FF649D" w:rsidRPr="000A3D30" w14:paraId="60EE38CB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66441F31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5E6D8FB0" w14:textId="77777777" w:rsidR="00FF649D" w:rsidRPr="00B13204" w:rsidRDefault="00FF649D" w:rsidP="00FF649D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9</w:t>
            </w:r>
          </w:p>
        </w:tc>
        <w:tc>
          <w:tcPr>
            <w:tcW w:w="1941" w:type="dxa"/>
            <w:noWrap/>
            <w:vAlign w:val="center"/>
          </w:tcPr>
          <w:p w14:paraId="2C2E3A91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838 (23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)</w:t>
            </w:r>
          </w:p>
        </w:tc>
        <w:tc>
          <w:tcPr>
            <w:tcW w:w="0" w:type="auto"/>
            <w:noWrap/>
            <w:vAlign w:val="center"/>
          </w:tcPr>
          <w:p w14:paraId="0489882C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996 (18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)</w:t>
            </w:r>
          </w:p>
        </w:tc>
        <w:tc>
          <w:tcPr>
            <w:tcW w:w="0" w:type="auto"/>
            <w:vAlign w:val="center"/>
          </w:tcPr>
          <w:p w14:paraId="2B39BC01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861 (19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)</w:t>
            </w:r>
          </w:p>
        </w:tc>
      </w:tr>
      <w:tr w:rsidR="00FF649D" w:rsidRPr="000A3D30" w14:paraId="42085165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2E05BA0F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2CBFA406" w14:textId="77777777" w:rsidR="00FF649D" w:rsidRPr="00B13204" w:rsidRDefault="00FF649D" w:rsidP="00FF649D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0+</w:t>
            </w:r>
          </w:p>
        </w:tc>
        <w:tc>
          <w:tcPr>
            <w:tcW w:w="1941" w:type="dxa"/>
            <w:noWrap/>
            <w:vAlign w:val="center"/>
          </w:tcPr>
          <w:p w14:paraId="4F043419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300 (16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)</w:t>
            </w:r>
          </w:p>
        </w:tc>
        <w:tc>
          <w:tcPr>
            <w:tcW w:w="0" w:type="auto"/>
            <w:noWrap/>
            <w:vAlign w:val="center"/>
          </w:tcPr>
          <w:p w14:paraId="6F4F8C94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44 (7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)</w:t>
            </w:r>
          </w:p>
        </w:tc>
        <w:tc>
          <w:tcPr>
            <w:tcW w:w="0" w:type="auto"/>
            <w:vAlign w:val="center"/>
          </w:tcPr>
          <w:p w14:paraId="59D10060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159 (1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)</w:t>
            </w:r>
          </w:p>
        </w:tc>
      </w:tr>
      <w:tr w:rsidR="00FF649D" w:rsidRPr="000A3D30" w14:paraId="6167D0BF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54276675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06927D62" w14:textId="77777777" w:rsidR="00FF649D" w:rsidRPr="00B13204" w:rsidRDefault="00FF649D" w:rsidP="00FF649D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M</w:t>
            </w:r>
            <w:r w:rsidRPr="00B13204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issing</w:t>
            </w:r>
          </w:p>
        </w:tc>
        <w:tc>
          <w:tcPr>
            <w:tcW w:w="1941" w:type="dxa"/>
            <w:noWrap/>
            <w:vAlign w:val="center"/>
          </w:tcPr>
          <w:p w14:paraId="3CE0DB23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4 (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)</w:t>
            </w:r>
          </w:p>
        </w:tc>
        <w:tc>
          <w:tcPr>
            <w:tcW w:w="0" w:type="auto"/>
            <w:noWrap/>
            <w:vAlign w:val="center"/>
          </w:tcPr>
          <w:p w14:paraId="1943B2F2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09 (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0)</w:t>
            </w:r>
          </w:p>
        </w:tc>
        <w:tc>
          <w:tcPr>
            <w:tcW w:w="0" w:type="auto"/>
            <w:vAlign w:val="center"/>
          </w:tcPr>
          <w:p w14:paraId="5534B099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00 (4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)</w:t>
            </w:r>
          </w:p>
        </w:tc>
      </w:tr>
      <w:tr w:rsidR="00FF649D" w:rsidRPr="000A3D30" w14:paraId="63862A1B" w14:textId="77777777" w:rsidTr="00AA32F7">
        <w:trPr>
          <w:trHeight w:val="300"/>
        </w:trPr>
        <w:tc>
          <w:tcPr>
            <w:tcW w:w="4405" w:type="dxa"/>
            <w:gridSpan w:val="2"/>
            <w:noWrap/>
            <w:vAlign w:val="center"/>
            <w:hideMark/>
          </w:tcPr>
          <w:p w14:paraId="66C01031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orn in Germany</w:t>
            </w:r>
          </w:p>
        </w:tc>
        <w:tc>
          <w:tcPr>
            <w:tcW w:w="1941" w:type="dxa"/>
            <w:noWrap/>
            <w:vAlign w:val="center"/>
            <w:hideMark/>
          </w:tcPr>
          <w:p w14:paraId="713A1BB6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14:paraId="5D46153E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Align w:val="center"/>
          </w:tcPr>
          <w:p w14:paraId="64A9DCBD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FF649D" w:rsidRPr="000A3D30" w14:paraId="7CA63AEE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2D0A39C8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7C577DAD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Yes</w:t>
            </w:r>
          </w:p>
        </w:tc>
        <w:tc>
          <w:tcPr>
            <w:tcW w:w="1941" w:type="dxa"/>
            <w:noWrap/>
            <w:vAlign w:val="center"/>
          </w:tcPr>
          <w:p w14:paraId="437D55C0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453 (96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)</w:t>
            </w:r>
          </w:p>
        </w:tc>
        <w:tc>
          <w:tcPr>
            <w:tcW w:w="0" w:type="auto"/>
            <w:noWrap/>
            <w:vAlign w:val="center"/>
          </w:tcPr>
          <w:p w14:paraId="3A4F82FD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0713 (97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)</w:t>
            </w:r>
          </w:p>
        </w:tc>
        <w:tc>
          <w:tcPr>
            <w:tcW w:w="0" w:type="auto"/>
            <w:vAlign w:val="center"/>
          </w:tcPr>
          <w:p w14:paraId="1760EE64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992 (1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)</w:t>
            </w:r>
          </w:p>
        </w:tc>
      </w:tr>
      <w:tr w:rsidR="00FF649D" w:rsidRPr="000A3D30" w14:paraId="37A5C4EC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102FBD0B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1273F6C9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o</w:t>
            </w:r>
          </w:p>
        </w:tc>
        <w:tc>
          <w:tcPr>
            <w:tcW w:w="1941" w:type="dxa"/>
            <w:noWrap/>
            <w:vAlign w:val="center"/>
          </w:tcPr>
          <w:p w14:paraId="05CF41CF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48 (3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)</w:t>
            </w:r>
          </w:p>
        </w:tc>
        <w:tc>
          <w:tcPr>
            <w:tcW w:w="0" w:type="auto"/>
            <w:noWrap/>
            <w:vAlign w:val="center"/>
          </w:tcPr>
          <w:p w14:paraId="7B1C4BEE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79 (2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)</w:t>
            </w:r>
          </w:p>
        </w:tc>
        <w:tc>
          <w:tcPr>
            <w:tcW w:w="0" w:type="auto"/>
            <w:vAlign w:val="center"/>
          </w:tcPr>
          <w:p w14:paraId="0799F056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133 (16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)</w:t>
            </w:r>
          </w:p>
        </w:tc>
      </w:tr>
      <w:tr w:rsidR="00FF649D" w:rsidRPr="000A3D30" w14:paraId="11B1A69B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6D80559E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6F617DF7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ot specified/Unknown</w:t>
            </w:r>
          </w:p>
        </w:tc>
        <w:tc>
          <w:tcPr>
            <w:tcW w:w="1941" w:type="dxa"/>
            <w:noWrap/>
            <w:vAlign w:val="center"/>
          </w:tcPr>
          <w:p w14:paraId="0A2A5868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6 (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)</w:t>
            </w:r>
          </w:p>
        </w:tc>
        <w:tc>
          <w:tcPr>
            <w:tcW w:w="0" w:type="auto"/>
            <w:noWrap/>
            <w:vAlign w:val="center"/>
          </w:tcPr>
          <w:p w14:paraId="158E4202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 (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)</w:t>
            </w:r>
          </w:p>
        </w:tc>
        <w:tc>
          <w:tcPr>
            <w:tcW w:w="0" w:type="auto"/>
            <w:vAlign w:val="center"/>
          </w:tcPr>
          <w:p w14:paraId="0D87115C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138 (16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)</w:t>
            </w:r>
          </w:p>
        </w:tc>
      </w:tr>
      <w:tr w:rsidR="00FF649D" w:rsidRPr="000A3D30" w14:paraId="252478EA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675133EA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31418D46" w14:textId="77777777" w:rsidR="00FF649D" w:rsidRPr="00B13204" w:rsidRDefault="00FF649D" w:rsidP="00FF649D">
            <w:pPr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M</w:t>
            </w:r>
            <w:r w:rsidRPr="00B13204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issing</w:t>
            </w:r>
          </w:p>
        </w:tc>
        <w:tc>
          <w:tcPr>
            <w:tcW w:w="1941" w:type="dxa"/>
            <w:noWrap/>
            <w:vAlign w:val="center"/>
          </w:tcPr>
          <w:p w14:paraId="3AD5742C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 (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)</w:t>
            </w:r>
          </w:p>
        </w:tc>
        <w:tc>
          <w:tcPr>
            <w:tcW w:w="0" w:type="auto"/>
            <w:noWrap/>
            <w:vAlign w:val="center"/>
          </w:tcPr>
          <w:p w14:paraId="29D6893D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 (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)</w:t>
            </w:r>
          </w:p>
        </w:tc>
        <w:tc>
          <w:tcPr>
            <w:tcW w:w="0" w:type="auto"/>
            <w:vAlign w:val="center"/>
          </w:tcPr>
          <w:p w14:paraId="265BA70E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361 (22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)</w:t>
            </w:r>
          </w:p>
        </w:tc>
      </w:tr>
      <w:tr w:rsidR="00FF649D" w:rsidRPr="000A3D30" w14:paraId="766F91ED" w14:textId="77777777" w:rsidTr="00AA32F7">
        <w:trPr>
          <w:trHeight w:val="300"/>
        </w:trPr>
        <w:tc>
          <w:tcPr>
            <w:tcW w:w="4405" w:type="dxa"/>
            <w:gridSpan w:val="2"/>
            <w:noWrap/>
            <w:vAlign w:val="center"/>
            <w:hideMark/>
          </w:tcPr>
          <w:p w14:paraId="033F5EA9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Education level</w:t>
            </w:r>
          </w:p>
        </w:tc>
        <w:tc>
          <w:tcPr>
            <w:tcW w:w="1941" w:type="dxa"/>
            <w:noWrap/>
            <w:vAlign w:val="center"/>
          </w:tcPr>
          <w:p w14:paraId="311F2EF8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noWrap/>
            <w:vAlign w:val="center"/>
          </w:tcPr>
          <w:p w14:paraId="1459B511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Align w:val="center"/>
          </w:tcPr>
          <w:p w14:paraId="508416E8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FF649D" w:rsidRPr="000A3D30" w14:paraId="65E91101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313E3486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3A71C33C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L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ow</w:t>
            </w:r>
          </w:p>
        </w:tc>
        <w:tc>
          <w:tcPr>
            <w:tcW w:w="1941" w:type="dxa"/>
            <w:noWrap/>
            <w:vAlign w:val="center"/>
          </w:tcPr>
          <w:p w14:paraId="395BA45F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39 (3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)</w:t>
            </w:r>
          </w:p>
        </w:tc>
        <w:tc>
          <w:tcPr>
            <w:tcW w:w="0" w:type="auto"/>
            <w:noWrap/>
            <w:vAlign w:val="center"/>
          </w:tcPr>
          <w:p w14:paraId="0BBDA69C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75 (5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)</w:t>
            </w:r>
          </w:p>
        </w:tc>
        <w:tc>
          <w:tcPr>
            <w:tcW w:w="0" w:type="auto"/>
            <w:vAlign w:val="center"/>
          </w:tcPr>
          <w:p w14:paraId="05AD56D6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26 (4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)</w:t>
            </w:r>
          </w:p>
        </w:tc>
      </w:tr>
      <w:tr w:rsidR="00FF649D" w:rsidRPr="000A3D30" w14:paraId="3533F523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393E3538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228C87BA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edium</w:t>
            </w:r>
          </w:p>
        </w:tc>
        <w:tc>
          <w:tcPr>
            <w:tcW w:w="1941" w:type="dxa"/>
            <w:noWrap/>
            <w:vAlign w:val="center"/>
          </w:tcPr>
          <w:p w14:paraId="043FB102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155 (27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)</w:t>
            </w:r>
          </w:p>
        </w:tc>
        <w:tc>
          <w:tcPr>
            <w:tcW w:w="0" w:type="auto"/>
            <w:noWrap/>
            <w:vAlign w:val="center"/>
          </w:tcPr>
          <w:p w14:paraId="1A764350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422 (3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)</w:t>
            </w:r>
          </w:p>
        </w:tc>
        <w:tc>
          <w:tcPr>
            <w:tcW w:w="0" w:type="auto"/>
            <w:vAlign w:val="center"/>
          </w:tcPr>
          <w:p w14:paraId="460126A2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616 (28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)</w:t>
            </w:r>
          </w:p>
        </w:tc>
      </w:tr>
      <w:tr w:rsidR="00FF649D" w:rsidRPr="000A3D30" w14:paraId="76C2B4D0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255002DA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098A3572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gh</w:t>
            </w:r>
          </w:p>
        </w:tc>
        <w:tc>
          <w:tcPr>
            <w:tcW w:w="1941" w:type="dxa"/>
            <w:noWrap/>
            <w:vAlign w:val="center"/>
          </w:tcPr>
          <w:p w14:paraId="16311E7F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989 (64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)</w:t>
            </w:r>
          </w:p>
        </w:tc>
        <w:tc>
          <w:tcPr>
            <w:tcW w:w="0" w:type="auto"/>
            <w:noWrap/>
            <w:vAlign w:val="center"/>
          </w:tcPr>
          <w:p w14:paraId="756BBDEF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550 (59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)</w:t>
            </w:r>
          </w:p>
        </w:tc>
        <w:tc>
          <w:tcPr>
            <w:tcW w:w="0" w:type="auto"/>
            <w:vAlign w:val="center"/>
          </w:tcPr>
          <w:p w14:paraId="416264D2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1610 (59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)</w:t>
            </w:r>
          </w:p>
        </w:tc>
      </w:tr>
      <w:tr w:rsidR="00FF649D" w:rsidRPr="000A3D30" w14:paraId="5019DE7B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269F7850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4ED76C81" w14:textId="77777777" w:rsidR="00FF649D" w:rsidRPr="00B13204" w:rsidRDefault="00FF649D" w:rsidP="00FF649D">
            <w:pPr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M</w:t>
            </w:r>
            <w:r w:rsidRPr="00B13204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issing</w:t>
            </w:r>
          </w:p>
        </w:tc>
        <w:tc>
          <w:tcPr>
            <w:tcW w:w="1941" w:type="dxa"/>
            <w:noWrap/>
            <w:vAlign w:val="center"/>
          </w:tcPr>
          <w:p w14:paraId="396A69BB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39 (4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)</w:t>
            </w:r>
          </w:p>
        </w:tc>
        <w:tc>
          <w:tcPr>
            <w:tcW w:w="0" w:type="auto"/>
            <w:noWrap/>
            <w:vAlign w:val="center"/>
          </w:tcPr>
          <w:p w14:paraId="4266EEBE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62 (4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)</w:t>
            </w:r>
          </w:p>
        </w:tc>
        <w:tc>
          <w:tcPr>
            <w:tcW w:w="0" w:type="auto"/>
            <w:vAlign w:val="center"/>
          </w:tcPr>
          <w:p w14:paraId="01E1D7A1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392 (7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)</w:t>
            </w:r>
          </w:p>
        </w:tc>
      </w:tr>
      <w:tr w:rsidR="00FF649D" w:rsidRPr="000A3D30" w14:paraId="70604281" w14:textId="77777777" w:rsidTr="00AA32F7">
        <w:trPr>
          <w:trHeight w:val="300"/>
        </w:trPr>
        <w:tc>
          <w:tcPr>
            <w:tcW w:w="4405" w:type="dxa"/>
            <w:gridSpan w:val="2"/>
            <w:noWrap/>
            <w:vAlign w:val="center"/>
            <w:hideMark/>
          </w:tcPr>
          <w:p w14:paraId="0B78E7DC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ousehold income**</w:t>
            </w:r>
          </w:p>
        </w:tc>
        <w:tc>
          <w:tcPr>
            <w:tcW w:w="1941" w:type="dxa"/>
            <w:noWrap/>
            <w:vAlign w:val="center"/>
          </w:tcPr>
          <w:p w14:paraId="38639EDE" w14:textId="77777777" w:rsidR="00FF649D" w:rsidRPr="00B13204" w:rsidRDefault="00FF649D" w:rsidP="00FF649D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noWrap/>
            <w:vAlign w:val="center"/>
          </w:tcPr>
          <w:p w14:paraId="60D26A1C" w14:textId="77777777" w:rsidR="00FF649D" w:rsidRPr="00B13204" w:rsidRDefault="00FF649D" w:rsidP="00FF649D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Align w:val="center"/>
          </w:tcPr>
          <w:p w14:paraId="033DAE9C" w14:textId="77777777" w:rsidR="00FF649D" w:rsidRPr="00B13204" w:rsidRDefault="00FF649D" w:rsidP="00FF649D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FF649D" w:rsidRPr="000A3D30" w14:paraId="1E75B3DB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37E432AC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4878B8F1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&lt;1750</w:t>
            </w:r>
          </w:p>
        </w:tc>
        <w:tc>
          <w:tcPr>
            <w:tcW w:w="1941" w:type="dxa"/>
            <w:noWrap/>
            <w:vAlign w:val="center"/>
          </w:tcPr>
          <w:p w14:paraId="5A5BC1D4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58 (1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)</w:t>
            </w:r>
          </w:p>
        </w:tc>
        <w:tc>
          <w:tcPr>
            <w:tcW w:w="0" w:type="auto"/>
            <w:noWrap/>
            <w:vAlign w:val="center"/>
          </w:tcPr>
          <w:p w14:paraId="0D27B869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612 (14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)</w:t>
            </w:r>
          </w:p>
        </w:tc>
        <w:tc>
          <w:tcPr>
            <w:tcW w:w="0" w:type="auto"/>
            <w:vAlign w:val="center"/>
          </w:tcPr>
          <w:p w14:paraId="47DA582E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500 (12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)</w:t>
            </w:r>
          </w:p>
        </w:tc>
      </w:tr>
      <w:tr w:rsidR="00FF649D" w:rsidRPr="000A3D30" w14:paraId="2DFA71EC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2481958D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1A531685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1750</w:t>
            </w: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–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000</w:t>
            </w:r>
          </w:p>
        </w:tc>
        <w:tc>
          <w:tcPr>
            <w:tcW w:w="1941" w:type="dxa"/>
            <w:noWrap/>
            <w:vAlign w:val="center"/>
          </w:tcPr>
          <w:p w14:paraId="0093AD0F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219 (28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)</w:t>
            </w:r>
          </w:p>
        </w:tc>
        <w:tc>
          <w:tcPr>
            <w:tcW w:w="0" w:type="auto"/>
            <w:noWrap/>
            <w:vAlign w:val="center"/>
          </w:tcPr>
          <w:p w14:paraId="3C62C987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032 (27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)</w:t>
            </w:r>
          </w:p>
        </w:tc>
        <w:tc>
          <w:tcPr>
            <w:tcW w:w="0" w:type="auto"/>
            <w:vAlign w:val="center"/>
          </w:tcPr>
          <w:p w14:paraId="34DA18E9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278 (27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)</w:t>
            </w:r>
          </w:p>
        </w:tc>
      </w:tr>
      <w:tr w:rsidR="00FF649D" w:rsidRPr="000A3D30" w14:paraId="4EB28477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7BF124F3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6D2383A6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000</w:t>
            </w: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–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000</w:t>
            </w:r>
          </w:p>
        </w:tc>
        <w:tc>
          <w:tcPr>
            <w:tcW w:w="1941" w:type="dxa"/>
            <w:noWrap/>
            <w:vAlign w:val="center"/>
          </w:tcPr>
          <w:p w14:paraId="067E5D70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647 (2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)</w:t>
            </w:r>
          </w:p>
        </w:tc>
        <w:tc>
          <w:tcPr>
            <w:tcW w:w="0" w:type="auto"/>
            <w:noWrap/>
            <w:vAlign w:val="center"/>
          </w:tcPr>
          <w:p w14:paraId="38D334FB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203 (2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0)</w:t>
            </w:r>
          </w:p>
        </w:tc>
        <w:tc>
          <w:tcPr>
            <w:tcW w:w="0" w:type="auto"/>
            <w:vAlign w:val="center"/>
          </w:tcPr>
          <w:p w14:paraId="19A449DE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875 (19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)</w:t>
            </w:r>
          </w:p>
        </w:tc>
      </w:tr>
      <w:tr w:rsidR="00FF649D" w:rsidRPr="000A3D30" w14:paraId="007CCF83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3190B9A0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182DF449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4000</w:t>
            </w:r>
            <w:r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–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5000</w:t>
            </w:r>
          </w:p>
        </w:tc>
        <w:tc>
          <w:tcPr>
            <w:tcW w:w="1941" w:type="dxa"/>
            <w:noWrap/>
            <w:vAlign w:val="center"/>
          </w:tcPr>
          <w:p w14:paraId="36016119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150 (14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)</w:t>
            </w:r>
          </w:p>
        </w:tc>
        <w:tc>
          <w:tcPr>
            <w:tcW w:w="0" w:type="auto"/>
            <w:noWrap/>
            <w:vAlign w:val="center"/>
          </w:tcPr>
          <w:p w14:paraId="6DF6C7FB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649 (15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0)</w:t>
            </w:r>
          </w:p>
        </w:tc>
        <w:tc>
          <w:tcPr>
            <w:tcW w:w="0" w:type="auto"/>
            <w:vAlign w:val="center"/>
          </w:tcPr>
          <w:p w14:paraId="2F62E876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811 (14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)</w:t>
            </w:r>
          </w:p>
        </w:tc>
      </w:tr>
      <w:tr w:rsidR="00FF649D" w:rsidRPr="000A3D30" w14:paraId="12EF667A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4F31837F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398E6DBD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&gt;5000</w:t>
            </w:r>
          </w:p>
        </w:tc>
        <w:tc>
          <w:tcPr>
            <w:tcW w:w="1941" w:type="dxa"/>
            <w:noWrap/>
            <w:vAlign w:val="center"/>
          </w:tcPr>
          <w:p w14:paraId="2814BF5B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356 (17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)</w:t>
            </w:r>
          </w:p>
        </w:tc>
        <w:tc>
          <w:tcPr>
            <w:tcW w:w="0" w:type="auto"/>
            <w:noWrap/>
            <w:vAlign w:val="center"/>
          </w:tcPr>
          <w:p w14:paraId="3EFDDBC7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543 (14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0)</w:t>
            </w:r>
          </w:p>
        </w:tc>
        <w:tc>
          <w:tcPr>
            <w:tcW w:w="0" w:type="auto"/>
            <w:vAlign w:val="center"/>
          </w:tcPr>
          <w:p w14:paraId="2BE53357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921 (15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0)</w:t>
            </w:r>
          </w:p>
        </w:tc>
      </w:tr>
      <w:tr w:rsidR="00FF649D" w:rsidRPr="000A3D30" w14:paraId="359F4531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053B0FF2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45DF5E2D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ot specified/Unknown</w:t>
            </w:r>
          </w:p>
        </w:tc>
        <w:tc>
          <w:tcPr>
            <w:tcW w:w="1941" w:type="dxa"/>
            <w:noWrap/>
            <w:vAlign w:val="center"/>
          </w:tcPr>
          <w:p w14:paraId="252CC515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74 (6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)</w:t>
            </w:r>
          </w:p>
        </w:tc>
        <w:tc>
          <w:tcPr>
            <w:tcW w:w="0" w:type="auto"/>
            <w:noWrap/>
            <w:vAlign w:val="center"/>
          </w:tcPr>
          <w:p w14:paraId="41917D36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43 (8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)</w:t>
            </w:r>
          </w:p>
        </w:tc>
        <w:tc>
          <w:tcPr>
            <w:tcW w:w="0" w:type="auto"/>
            <w:vAlign w:val="center"/>
          </w:tcPr>
          <w:p w14:paraId="057D5E82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428 (7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)</w:t>
            </w:r>
          </w:p>
        </w:tc>
      </w:tr>
      <w:tr w:rsidR="00FF649D" w:rsidRPr="000A3D30" w14:paraId="48F12DED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3A2E49D5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1CD352D6" w14:textId="77777777" w:rsidR="00FF649D" w:rsidRPr="00B13204" w:rsidRDefault="00FF649D" w:rsidP="00FF649D">
            <w:pPr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M</w:t>
            </w:r>
            <w:r w:rsidRPr="00B13204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issing</w:t>
            </w:r>
          </w:p>
        </w:tc>
        <w:tc>
          <w:tcPr>
            <w:tcW w:w="1941" w:type="dxa"/>
            <w:noWrap/>
            <w:vAlign w:val="center"/>
          </w:tcPr>
          <w:p w14:paraId="721DA924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8 (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)</w:t>
            </w:r>
          </w:p>
        </w:tc>
        <w:tc>
          <w:tcPr>
            <w:tcW w:w="0" w:type="auto"/>
            <w:noWrap/>
            <w:vAlign w:val="center"/>
          </w:tcPr>
          <w:p w14:paraId="76EEBC44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7 (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)</w:t>
            </w:r>
          </w:p>
        </w:tc>
        <w:tc>
          <w:tcPr>
            <w:tcW w:w="0" w:type="auto"/>
            <w:vAlign w:val="center"/>
          </w:tcPr>
          <w:p w14:paraId="3FB97603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1 (3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)</w:t>
            </w:r>
          </w:p>
        </w:tc>
      </w:tr>
      <w:tr w:rsidR="00FF649D" w:rsidRPr="000A3D30" w14:paraId="6BE5EF99" w14:textId="77777777" w:rsidTr="00AA32F7">
        <w:trPr>
          <w:trHeight w:val="300"/>
        </w:trPr>
        <w:tc>
          <w:tcPr>
            <w:tcW w:w="4405" w:type="dxa"/>
            <w:gridSpan w:val="2"/>
            <w:noWrap/>
            <w:vAlign w:val="center"/>
          </w:tcPr>
          <w:p w14:paraId="677BB8F5" w14:textId="77777777" w:rsidR="00FF649D" w:rsidRPr="00B13204" w:rsidRDefault="00FF649D" w:rsidP="00FF649D">
            <w:pPr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n partnership</w:t>
            </w:r>
          </w:p>
        </w:tc>
        <w:tc>
          <w:tcPr>
            <w:tcW w:w="1941" w:type="dxa"/>
            <w:noWrap/>
            <w:vAlign w:val="center"/>
          </w:tcPr>
          <w:p w14:paraId="1073835F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noWrap/>
            <w:vAlign w:val="center"/>
          </w:tcPr>
          <w:p w14:paraId="3A838A5C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Align w:val="center"/>
          </w:tcPr>
          <w:p w14:paraId="635FC3C3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FF649D" w:rsidRPr="000A3D30" w14:paraId="17DEAE04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6F259FAA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116B29EE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Yes</w:t>
            </w:r>
          </w:p>
        </w:tc>
        <w:tc>
          <w:tcPr>
            <w:tcW w:w="1941" w:type="dxa"/>
            <w:noWrap/>
            <w:vAlign w:val="center"/>
          </w:tcPr>
          <w:p w14:paraId="57345BF6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292 (8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)</w:t>
            </w:r>
          </w:p>
        </w:tc>
        <w:tc>
          <w:tcPr>
            <w:tcW w:w="0" w:type="auto"/>
            <w:noWrap/>
            <w:vAlign w:val="center"/>
          </w:tcPr>
          <w:p w14:paraId="0EB8D7AB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524 (77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)</w:t>
            </w:r>
          </w:p>
        </w:tc>
        <w:tc>
          <w:tcPr>
            <w:tcW w:w="0" w:type="auto"/>
            <w:vAlign w:val="center"/>
          </w:tcPr>
          <w:p w14:paraId="643672CA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4906 (76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)</w:t>
            </w:r>
          </w:p>
        </w:tc>
      </w:tr>
      <w:tr w:rsidR="00FF649D" w:rsidRPr="000A3D30" w14:paraId="17764ABA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54C681E1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5E7177F1" w14:textId="77777777" w:rsidR="00FF649D" w:rsidRPr="00B13204" w:rsidRDefault="00FF649D" w:rsidP="00FF649D">
            <w:pPr>
              <w:pStyle w:val="StandardWeb"/>
              <w:spacing w:before="0" w:beforeAutospacing="0" w:after="0" w:afterAutospacing="0"/>
              <w:rPr>
                <w:sz w:val="20"/>
                <w:szCs w:val="20"/>
                <w:lang w:val="en-GB"/>
              </w:rPr>
            </w:pPr>
            <w:r w:rsidRPr="00B13204">
              <w:rPr>
                <w:color w:val="000000"/>
                <w:sz w:val="20"/>
                <w:szCs w:val="20"/>
                <w:lang w:val="en-GB"/>
              </w:rPr>
              <w:t>No</w:t>
            </w:r>
          </w:p>
        </w:tc>
        <w:tc>
          <w:tcPr>
            <w:tcW w:w="1941" w:type="dxa"/>
            <w:noWrap/>
            <w:vAlign w:val="center"/>
          </w:tcPr>
          <w:p w14:paraId="42134546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304 (16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)</w:t>
            </w:r>
          </w:p>
        </w:tc>
        <w:tc>
          <w:tcPr>
            <w:tcW w:w="0" w:type="auto"/>
            <w:noWrap/>
            <w:vAlign w:val="center"/>
          </w:tcPr>
          <w:p w14:paraId="78555768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309 (2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0)</w:t>
            </w:r>
          </w:p>
        </w:tc>
        <w:tc>
          <w:tcPr>
            <w:tcW w:w="0" w:type="auto"/>
            <w:vAlign w:val="center"/>
          </w:tcPr>
          <w:p w14:paraId="7D072DD5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646 (18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)</w:t>
            </w:r>
          </w:p>
        </w:tc>
      </w:tr>
      <w:tr w:rsidR="00FF649D" w:rsidRPr="000A3D30" w14:paraId="0ED40443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301D8F46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790E31C4" w14:textId="77777777" w:rsidR="00FF649D" w:rsidRPr="00B13204" w:rsidRDefault="00FF649D" w:rsidP="00FF649D">
            <w:pPr>
              <w:pStyle w:val="StandardWeb"/>
              <w:spacing w:before="0" w:beforeAutospacing="0" w:after="0" w:afterAutospacing="0"/>
              <w:rPr>
                <w:sz w:val="20"/>
                <w:szCs w:val="20"/>
                <w:lang w:val="en-GB"/>
              </w:rPr>
            </w:pPr>
            <w:r w:rsidRPr="00B13204">
              <w:rPr>
                <w:color w:val="000000"/>
                <w:sz w:val="20"/>
                <w:szCs w:val="20"/>
                <w:lang w:val="en-GB"/>
              </w:rPr>
              <w:t>Not specified/Unknown</w:t>
            </w:r>
          </w:p>
        </w:tc>
        <w:tc>
          <w:tcPr>
            <w:tcW w:w="1941" w:type="dxa"/>
            <w:noWrap/>
            <w:vAlign w:val="center"/>
          </w:tcPr>
          <w:p w14:paraId="30981507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0 (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)</w:t>
            </w:r>
          </w:p>
        </w:tc>
        <w:tc>
          <w:tcPr>
            <w:tcW w:w="0" w:type="auto"/>
            <w:noWrap/>
            <w:vAlign w:val="center"/>
          </w:tcPr>
          <w:p w14:paraId="556B8BE0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45 (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)</w:t>
            </w:r>
          </w:p>
        </w:tc>
        <w:tc>
          <w:tcPr>
            <w:tcW w:w="0" w:type="auto"/>
            <w:vAlign w:val="center"/>
          </w:tcPr>
          <w:p w14:paraId="19E20484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37 (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)</w:t>
            </w:r>
          </w:p>
        </w:tc>
      </w:tr>
      <w:tr w:rsidR="00FF649D" w:rsidRPr="000A3D30" w14:paraId="77502F04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76B43CAD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7B88BDD8" w14:textId="77777777" w:rsidR="00FF649D" w:rsidRPr="00B13204" w:rsidRDefault="00FF649D" w:rsidP="00FF649D">
            <w:pPr>
              <w:pStyle w:val="StandardWeb"/>
              <w:spacing w:before="0" w:beforeAutospacing="0" w:after="0" w:afterAutospacing="0"/>
              <w:rPr>
                <w:sz w:val="20"/>
                <w:szCs w:val="20"/>
                <w:lang w:val="en-GB"/>
              </w:rPr>
            </w:pPr>
            <w:r>
              <w:rPr>
                <w:i/>
                <w:iCs/>
                <w:color w:val="000000"/>
                <w:sz w:val="20"/>
                <w:szCs w:val="20"/>
                <w:lang w:val="en-GB"/>
              </w:rPr>
              <w:t>M</w:t>
            </w:r>
            <w:r w:rsidRPr="00B13204">
              <w:rPr>
                <w:i/>
                <w:iCs/>
                <w:color w:val="000000"/>
                <w:sz w:val="20"/>
                <w:szCs w:val="20"/>
                <w:lang w:val="en-GB"/>
              </w:rPr>
              <w:t>issing</w:t>
            </w:r>
          </w:p>
        </w:tc>
        <w:tc>
          <w:tcPr>
            <w:tcW w:w="1941" w:type="dxa"/>
            <w:noWrap/>
            <w:vAlign w:val="center"/>
          </w:tcPr>
          <w:p w14:paraId="47E7F131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6 (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)</w:t>
            </w:r>
          </w:p>
        </w:tc>
        <w:tc>
          <w:tcPr>
            <w:tcW w:w="0" w:type="auto"/>
            <w:noWrap/>
            <w:vAlign w:val="center"/>
          </w:tcPr>
          <w:p w14:paraId="281CCA08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1 (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)</w:t>
            </w:r>
          </w:p>
        </w:tc>
        <w:tc>
          <w:tcPr>
            <w:tcW w:w="0" w:type="auto"/>
            <w:vAlign w:val="center"/>
          </w:tcPr>
          <w:p w14:paraId="737F5797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55 (3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)</w:t>
            </w:r>
          </w:p>
        </w:tc>
      </w:tr>
      <w:tr w:rsidR="00FF649D" w:rsidRPr="000A3D30" w14:paraId="345C40BE" w14:textId="77777777" w:rsidTr="00AA32F7">
        <w:trPr>
          <w:trHeight w:val="300"/>
        </w:trPr>
        <w:tc>
          <w:tcPr>
            <w:tcW w:w="4405" w:type="dxa"/>
            <w:gridSpan w:val="2"/>
            <w:noWrap/>
            <w:vAlign w:val="center"/>
            <w:hideMark/>
          </w:tcPr>
          <w:p w14:paraId="5A28B3B3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Own child (&lt;18 years) living in same household</w:t>
            </w:r>
          </w:p>
        </w:tc>
        <w:tc>
          <w:tcPr>
            <w:tcW w:w="1941" w:type="dxa"/>
            <w:noWrap/>
            <w:vAlign w:val="center"/>
          </w:tcPr>
          <w:p w14:paraId="6682AE9F" w14:textId="77777777" w:rsidR="00FF649D" w:rsidRPr="00B13204" w:rsidRDefault="00FF649D" w:rsidP="00FF649D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noWrap/>
            <w:vAlign w:val="center"/>
          </w:tcPr>
          <w:p w14:paraId="3E71E660" w14:textId="77777777" w:rsidR="00FF649D" w:rsidRPr="00B13204" w:rsidRDefault="00FF649D" w:rsidP="00FF649D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Align w:val="center"/>
          </w:tcPr>
          <w:p w14:paraId="329FB7D5" w14:textId="77777777" w:rsidR="00FF649D" w:rsidRPr="00B13204" w:rsidRDefault="00FF649D" w:rsidP="00FF649D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FF649D" w:rsidRPr="000A3D30" w14:paraId="17AC0ECC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522C951C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13613615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Yes</w:t>
            </w:r>
          </w:p>
        </w:tc>
        <w:tc>
          <w:tcPr>
            <w:tcW w:w="1941" w:type="dxa"/>
            <w:noWrap/>
            <w:vAlign w:val="center"/>
          </w:tcPr>
          <w:p w14:paraId="13646E1E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643 (2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)</w:t>
            </w:r>
          </w:p>
        </w:tc>
        <w:tc>
          <w:tcPr>
            <w:tcW w:w="0" w:type="auto"/>
            <w:noWrap/>
            <w:vAlign w:val="center"/>
          </w:tcPr>
          <w:p w14:paraId="0EE12801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943 (26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)</w:t>
            </w:r>
          </w:p>
        </w:tc>
        <w:tc>
          <w:tcPr>
            <w:tcW w:w="0" w:type="auto"/>
            <w:vAlign w:val="center"/>
          </w:tcPr>
          <w:p w14:paraId="6EC85D31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608 (23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)</w:t>
            </w:r>
          </w:p>
        </w:tc>
      </w:tr>
      <w:tr w:rsidR="00FF649D" w:rsidRPr="000A3D30" w14:paraId="618C15B3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3EC07476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7840B03A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o</w:t>
            </w:r>
          </w:p>
        </w:tc>
        <w:tc>
          <w:tcPr>
            <w:tcW w:w="1941" w:type="dxa"/>
            <w:noWrap/>
            <w:vAlign w:val="center"/>
          </w:tcPr>
          <w:p w14:paraId="64B58758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016 (77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)</w:t>
            </w:r>
          </w:p>
        </w:tc>
        <w:tc>
          <w:tcPr>
            <w:tcW w:w="0" w:type="auto"/>
            <w:noWrap/>
            <w:vAlign w:val="center"/>
          </w:tcPr>
          <w:p w14:paraId="231638ED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026 (72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)</w:t>
            </w:r>
          </w:p>
        </w:tc>
        <w:tc>
          <w:tcPr>
            <w:tcW w:w="0" w:type="auto"/>
            <w:vAlign w:val="center"/>
          </w:tcPr>
          <w:p w14:paraId="26929C8A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4155 (72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)</w:t>
            </w:r>
          </w:p>
        </w:tc>
      </w:tr>
      <w:tr w:rsidR="00FF649D" w:rsidRPr="000A3D30" w14:paraId="4C5C2D29" w14:textId="77777777" w:rsidTr="00AA32F7">
        <w:trPr>
          <w:trHeight w:val="300"/>
        </w:trPr>
        <w:tc>
          <w:tcPr>
            <w:tcW w:w="347" w:type="dxa"/>
            <w:noWrap/>
            <w:vAlign w:val="center"/>
            <w:hideMark/>
          </w:tcPr>
          <w:p w14:paraId="56295D60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  <w:hideMark/>
          </w:tcPr>
          <w:p w14:paraId="0BF0148E" w14:textId="77777777" w:rsidR="00FF649D" w:rsidRPr="00B13204" w:rsidRDefault="00FF649D" w:rsidP="00FF649D">
            <w:pPr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M</w:t>
            </w:r>
            <w:r w:rsidRPr="00B13204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issing</w:t>
            </w:r>
          </w:p>
        </w:tc>
        <w:tc>
          <w:tcPr>
            <w:tcW w:w="1941" w:type="dxa"/>
            <w:noWrap/>
            <w:vAlign w:val="center"/>
          </w:tcPr>
          <w:p w14:paraId="1451358C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3 (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)</w:t>
            </w:r>
          </w:p>
        </w:tc>
        <w:tc>
          <w:tcPr>
            <w:tcW w:w="0" w:type="auto"/>
            <w:noWrap/>
            <w:vAlign w:val="center"/>
          </w:tcPr>
          <w:p w14:paraId="0A800AEA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0 (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)</w:t>
            </w:r>
          </w:p>
        </w:tc>
        <w:tc>
          <w:tcPr>
            <w:tcW w:w="0" w:type="auto"/>
            <w:vAlign w:val="center"/>
          </w:tcPr>
          <w:p w14:paraId="6D2F5852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81 (3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)</w:t>
            </w:r>
          </w:p>
        </w:tc>
      </w:tr>
      <w:tr w:rsidR="00FF649D" w:rsidRPr="000A3D30" w14:paraId="0F73C489" w14:textId="77777777" w:rsidTr="00AA32F7">
        <w:trPr>
          <w:trHeight w:val="300"/>
        </w:trPr>
        <w:tc>
          <w:tcPr>
            <w:tcW w:w="4405" w:type="dxa"/>
            <w:gridSpan w:val="2"/>
            <w:noWrap/>
            <w:vAlign w:val="center"/>
          </w:tcPr>
          <w:p w14:paraId="073D62FA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Federal state</w:t>
            </w:r>
          </w:p>
        </w:tc>
        <w:tc>
          <w:tcPr>
            <w:tcW w:w="1941" w:type="dxa"/>
            <w:noWrap/>
            <w:vAlign w:val="center"/>
          </w:tcPr>
          <w:p w14:paraId="590AC592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noWrap/>
            <w:vAlign w:val="center"/>
          </w:tcPr>
          <w:p w14:paraId="0D4A4716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Align w:val="center"/>
          </w:tcPr>
          <w:p w14:paraId="7595D0AF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FF649D" w:rsidRPr="000A3D30" w14:paraId="4B3024C6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67477217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3AF0D0A5" w14:textId="77777777" w:rsidR="00FF649D" w:rsidRPr="00B13204" w:rsidRDefault="00FF649D" w:rsidP="00FF649D">
            <w:pPr>
              <w:pStyle w:val="StandardWeb"/>
              <w:spacing w:before="0" w:beforeAutospacing="0" w:after="0" w:afterAutospacing="0"/>
              <w:rPr>
                <w:sz w:val="20"/>
                <w:szCs w:val="20"/>
                <w:lang w:val="en-GB"/>
              </w:rPr>
            </w:pPr>
            <w:r w:rsidRPr="00B13204">
              <w:rPr>
                <w:color w:val="000000"/>
                <w:sz w:val="20"/>
                <w:szCs w:val="20"/>
                <w:lang w:val="en-GB"/>
              </w:rPr>
              <w:t>Saxony-Anhalt</w:t>
            </w:r>
          </w:p>
        </w:tc>
        <w:tc>
          <w:tcPr>
            <w:tcW w:w="1941" w:type="dxa"/>
            <w:noWrap/>
            <w:vAlign w:val="center"/>
          </w:tcPr>
          <w:p w14:paraId="4381202F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217 (67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6)</w:t>
            </w:r>
          </w:p>
        </w:tc>
        <w:tc>
          <w:tcPr>
            <w:tcW w:w="0" w:type="auto"/>
            <w:noWrap/>
            <w:vAlign w:val="center"/>
          </w:tcPr>
          <w:p w14:paraId="4BBC8789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652 (69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)</w:t>
            </w:r>
          </w:p>
        </w:tc>
        <w:tc>
          <w:tcPr>
            <w:tcW w:w="0" w:type="auto"/>
            <w:vAlign w:val="center"/>
          </w:tcPr>
          <w:p w14:paraId="1AA87228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3357 (68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)</w:t>
            </w:r>
          </w:p>
        </w:tc>
      </w:tr>
      <w:tr w:rsidR="00FF649D" w:rsidRPr="000A3D30" w14:paraId="7FCD3682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10FF9B45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38F469A7" w14:textId="77777777" w:rsidR="00FF649D" w:rsidRPr="00B13204" w:rsidRDefault="00FF649D" w:rsidP="00FF649D">
            <w:pPr>
              <w:pStyle w:val="StandardWeb"/>
              <w:spacing w:before="0" w:beforeAutospacing="0" w:after="0" w:afterAutospacing="0"/>
              <w:rPr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color w:val="000000"/>
                <w:sz w:val="20"/>
                <w:szCs w:val="20"/>
                <w:lang w:val="en-GB"/>
              </w:rPr>
              <w:t>Saxony</w:t>
            </w:r>
          </w:p>
        </w:tc>
        <w:tc>
          <w:tcPr>
            <w:tcW w:w="1941" w:type="dxa"/>
            <w:noWrap/>
            <w:vAlign w:val="center"/>
          </w:tcPr>
          <w:p w14:paraId="1385FF5E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191 (15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)</w:t>
            </w:r>
          </w:p>
        </w:tc>
        <w:tc>
          <w:tcPr>
            <w:tcW w:w="0" w:type="auto"/>
            <w:noWrap/>
            <w:vAlign w:val="center"/>
          </w:tcPr>
          <w:p w14:paraId="16A26882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593 (14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)</w:t>
            </w:r>
          </w:p>
        </w:tc>
        <w:tc>
          <w:tcPr>
            <w:tcW w:w="0" w:type="auto"/>
            <w:vAlign w:val="center"/>
          </w:tcPr>
          <w:p w14:paraId="6F8FEEE8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860 (14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)</w:t>
            </w:r>
          </w:p>
        </w:tc>
      </w:tr>
      <w:tr w:rsidR="00FF649D" w:rsidRPr="000A3D30" w14:paraId="2682CD72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7EB11FB8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6C1AD7D8" w14:textId="77777777" w:rsidR="00FF649D" w:rsidRPr="00B13204" w:rsidRDefault="00FF649D" w:rsidP="00FF649D">
            <w:pPr>
              <w:pStyle w:val="StandardWeb"/>
              <w:spacing w:before="0" w:beforeAutospacing="0" w:after="0" w:afterAutospacing="0"/>
              <w:rPr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color w:val="000000"/>
                <w:sz w:val="20"/>
                <w:szCs w:val="20"/>
                <w:lang w:val="en-GB"/>
              </w:rPr>
              <w:t>Bavaria</w:t>
            </w:r>
          </w:p>
        </w:tc>
        <w:tc>
          <w:tcPr>
            <w:tcW w:w="1941" w:type="dxa"/>
            <w:noWrap/>
            <w:vAlign w:val="center"/>
          </w:tcPr>
          <w:p w14:paraId="5CD75900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199 (15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)</w:t>
            </w:r>
          </w:p>
        </w:tc>
        <w:tc>
          <w:tcPr>
            <w:tcW w:w="0" w:type="auto"/>
            <w:noWrap/>
            <w:vAlign w:val="center"/>
          </w:tcPr>
          <w:p w14:paraId="4C7E459E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616 (14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)</w:t>
            </w:r>
          </w:p>
        </w:tc>
        <w:tc>
          <w:tcPr>
            <w:tcW w:w="0" w:type="auto"/>
            <w:vAlign w:val="center"/>
          </w:tcPr>
          <w:p w14:paraId="23419877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925 (15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0)</w:t>
            </w:r>
          </w:p>
        </w:tc>
      </w:tr>
      <w:tr w:rsidR="00FF649D" w:rsidRPr="000A3D30" w14:paraId="7F6C80AF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03105B72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2590CD67" w14:textId="77777777" w:rsidR="00FF649D" w:rsidRPr="00B13204" w:rsidRDefault="00FF649D" w:rsidP="00FF649D">
            <w:pPr>
              <w:pStyle w:val="StandardWeb"/>
              <w:spacing w:before="0" w:beforeAutospacing="0" w:after="0" w:afterAutospacing="0"/>
              <w:rPr>
                <w:sz w:val="20"/>
                <w:szCs w:val="20"/>
                <w:lang w:val="en-GB"/>
              </w:rPr>
            </w:pPr>
            <w:r w:rsidRPr="00B13204">
              <w:rPr>
                <w:color w:val="000000"/>
                <w:sz w:val="20"/>
                <w:szCs w:val="20"/>
                <w:lang w:val="en-GB"/>
              </w:rPr>
              <w:t>Other</w:t>
            </w:r>
          </w:p>
        </w:tc>
        <w:tc>
          <w:tcPr>
            <w:tcW w:w="1941" w:type="dxa"/>
            <w:noWrap/>
            <w:vAlign w:val="center"/>
          </w:tcPr>
          <w:p w14:paraId="3F24A99C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4 (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)</w:t>
            </w:r>
          </w:p>
        </w:tc>
        <w:tc>
          <w:tcPr>
            <w:tcW w:w="0" w:type="auto"/>
            <w:noWrap/>
            <w:vAlign w:val="center"/>
          </w:tcPr>
          <w:p w14:paraId="7C8B9132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40 (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)</w:t>
            </w:r>
          </w:p>
        </w:tc>
        <w:tc>
          <w:tcPr>
            <w:tcW w:w="0" w:type="auto"/>
            <w:vAlign w:val="center"/>
          </w:tcPr>
          <w:p w14:paraId="114E2EF7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63 (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)</w:t>
            </w:r>
          </w:p>
        </w:tc>
      </w:tr>
      <w:tr w:rsidR="00FF649D" w:rsidRPr="000A3D30" w14:paraId="135E4C7C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0091BA4E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71A4F835" w14:textId="77777777" w:rsidR="00FF649D" w:rsidRPr="00B13204" w:rsidRDefault="00FF649D" w:rsidP="00FF649D">
            <w:pPr>
              <w:pStyle w:val="StandardWeb"/>
              <w:spacing w:before="0" w:beforeAutospacing="0" w:after="0" w:afterAutospacing="0"/>
              <w:rPr>
                <w:sz w:val="20"/>
                <w:szCs w:val="20"/>
                <w:lang w:val="en-GB"/>
              </w:rPr>
            </w:pPr>
            <w:r>
              <w:rPr>
                <w:i/>
                <w:iCs/>
                <w:color w:val="000000"/>
                <w:sz w:val="20"/>
                <w:szCs w:val="20"/>
                <w:lang w:val="en-GB"/>
              </w:rPr>
              <w:t>M</w:t>
            </w:r>
            <w:r w:rsidRPr="00B13204">
              <w:rPr>
                <w:i/>
                <w:iCs/>
                <w:color w:val="000000"/>
                <w:sz w:val="20"/>
                <w:szCs w:val="20"/>
                <w:lang w:val="en-GB"/>
              </w:rPr>
              <w:t>issing</w:t>
            </w:r>
          </w:p>
        </w:tc>
        <w:tc>
          <w:tcPr>
            <w:tcW w:w="1941" w:type="dxa"/>
            <w:noWrap/>
            <w:vAlign w:val="center"/>
          </w:tcPr>
          <w:p w14:paraId="60D2FA18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1 (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)</w:t>
            </w:r>
          </w:p>
        </w:tc>
        <w:tc>
          <w:tcPr>
            <w:tcW w:w="0" w:type="auto"/>
            <w:noWrap/>
            <w:vAlign w:val="center"/>
          </w:tcPr>
          <w:p w14:paraId="18D1653B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 (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)</w:t>
            </w:r>
          </w:p>
        </w:tc>
        <w:tc>
          <w:tcPr>
            <w:tcW w:w="0" w:type="auto"/>
            <w:vAlign w:val="center"/>
          </w:tcPr>
          <w:p w14:paraId="34253B3C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9 (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)</w:t>
            </w:r>
          </w:p>
        </w:tc>
      </w:tr>
      <w:tr w:rsidR="00FF649D" w:rsidRPr="000A3D30" w14:paraId="7C75709B" w14:textId="77777777" w:rsidTr="00AA32F7">
        <w:trPr>
          <w:trHeight w:val="300"/>
        </w:trPr>
        <w:tc>
          <w:tcPr>
            <w:tcW w:w="4405" w:type="dxa"/>
            <w:gridSpan w:val="2"/>
            <w:noWrap/>
            <w:vAlign w:val="center"/>
          </w:tcPr>
          <w:p w14:paraId="23A8E2CD" w14:textId="77777777" w:rsidR="00FF649D" w:rsidRPr="00B13204" w:rsidRDefault="00FF649D" w:rsidP="00FF649D">
            <w:pPr>
              <w:pStyle w:val="StandardWeb"/>
              <w:spacing w:before="0" w:beforeAutospacing="0" w:after="0" w:afterAutospacing="0"/>
              <w:rPr>
                <w:sz w:val="20"/>
                <w:szCs w:val="20"/>
                <w:lang w:val="en-GB"/>
              </w:rPr>
            </w:pPr>
            <w:r w:rsidRPr="00B13204">
              <w:rPr>
                <w:sz w:val="20"/>
                <w:szCs w:val="20"/>
                <w:lang w:val="en-GB"/>
              </w:rPr>
              <w:lastRenderedPageBreak/>
              <w:t>Living in a big city (&gt;100</w:t>
            </w:r>
            <w:r>
              <w:rPr>
                <w:sz w:val="20"/>
                <w:szCs w:val="20"/>
                <w:lang w:val="en-GB"/>
              </w:rPr>
              <w:t>,</w:t>
            </w:r>
            <w:r w:rsidRPr="00B13204">
              <w:rPr>
                <w:sz w:val="20"/>
                <w:szCs w:val="20"/>
                <w:lang w:val="en-GB"/>
              </w:rPr>
              <w:t>000 inhabitants)</w:t>
            </w:r>
          </w:p>
        </w:tc>
        <w:tc>
          <w:tcPr>
            <w:tcW w:w="1941" w:type="dxa"/>
            <w:noWrap/>
            <w:vAlign w:val="center"/>
          </w:tcPr>
          <w:p w14:paraId="21119D54" w14:textId="77777777" w:rsidR="00FF649D" w:rsidRPr="00B13204" w:rsidRDefault="00FF649D" w:rsidP="00FF649D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noWrap/>
            <w:vAlign w:val="center"/>
          </w:tcPr>
          <w:p w14:paraId="3BCD649A" w14:textId="77777777" w:rsidR="00FF649D" w:rsidRPr="00B13204" w:rsidRDefault="00FF649D" w:rsidP="00FF649D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Align w:val="center"/>
          </w:tcPr>
          <w:p w14:paraId="51992D8E" w14:textId="77777777" w:rsidR="00FF649D" w:rsidRPr="00B13204" w:rsidRDefault="00FF649D" w:rsidP="00FF649D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FF649D" w:rsidRPr="000A3D30" w14:paraId="48681006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406DEA36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53BEF5DA" w14:textId="77777777" w:rsidR="00FF649D" w:rsidRPr="00B13204" w:rsidRDefault="00FF649D" w:rsidP="00FF649D">
            <w:pPr>
              <w:pStyle w:val="StandardWeb"/>
              <w:spacing w:before="0" w:beforeAutospacing="0" w:after="0" w:afterAutospacing="0"/>
              <w:rPr>
                <w:sz w:val="20"/>
                <w:szCs w:val="20"/>
                <w:lang w:val="en-GB"/>
              </w:rPr>
            </w:pPr>
            <w:r w:rsidRPr="00B13204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1941" w:type="dxa"/>
            <w:noWrap/>
            <w:vAlign w:val="center"/>
          </w:tcPr>
          <w:p w14:paraId="5FEA9D09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142 (4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)</w:t>
            </w:r>
          </w:p>
        </w:tc>
        <w:tc>
          <w:tcPr>
            <w:tcW w:w="0" w:type="auto"/>
            <w:noWrap/>
            <w:vAlign w:val="center"/>
          </w:tcPr>
          <w:p w14:paraId="4697513D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924 (44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7)</w:t>
            </w:r>
          </w:p>
        </w:tc>
        <w:tc>
          <w:tcPr>
            <w:tcW w:w="0" w:type="auto"/>
            <w:vAlign w:val="center"/>
          </w:tcPr>
          <w:p w14:paraId="36146B60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345 (42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)</w:t>
            </w:r>
          </w:p>
        </w:tc>
      </w:tr>
      <w:tr w:rsidR="00FF649D" w:rsidRPr="000A3D30" w14:paraId="0DF334E5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5B3BA153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19A8E39E" w14:textId="77777777" w:rsidR="00FF649D" w:rsidRPr="00B13204" w:rsidRDefault="00FF649D" w:rsidP="00FF649D">
            <w:pPr>
              <w:pStyle w:val="StandardWeb"/>
              <w:spacing w:before="0" w:beforeAutospacing="0" w:after="0" w:afterAutospacing="0"/>
              <w:rPr>
                <w:sz w:val="20"/>
                <w:szCs w:val="20"/>
                <w:lang w:val="en-GB"/>
              </w:rPr>
            </w:pPr>
            <w:r w:rsidRPr="00B13204">
              <w:rPr>
                <w:color w:val="000000"/>
                <w:sz w:val="20"/>
                <w:szCs w:val="20"/>
                <w:lang w:val="en-GB"/>
              </w:rPr>
              <w:t>No</w:t>
            </w:r>
          </w:p>
        </w:tc>
        <w:tc>
          <w:tcPr>
            <w:tcW w:w="1941" w:type="dxa"/>
            <w:noWrap/>
            <w:vAlign w:val="center"/>
          </w:tcPr>
          <w:p w14:paraId="7F30DE8A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4482 (58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0)</w:t>
            </w:r>
          </w:p>
        </w:tc>
        <w:tc>
          <w:tcPr>
            <w:tcW w:w="0" w:type="auto"/>
            <w:noWrap/>
            <w:vAlign w:val="center"/>
          </w:tcPr>
          <w:p w14:paraId="10D6528A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5971 (54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)</w:t>
            </w:r>
          </w:p>
        </w:tc>
        <w:tc>
          <w:tcPr>
            <w:tcW w:w="0" w:type="auto"/>
            <w:vAlign w:val="center"/>
          </w:tcPr>
          <w:p w14:paraId="09293C19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0853 (55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8)</w:t>
            </w:r>
          </w:p>
        </w:tc>
      </w:tr>
      <w:tr w:rsidR="00FF649D" w:rsidRPr="000A3D30" w14:paraId="1A3E804A" w14:textId="77777777" w:rsidTr="00AA32F7">
        <w:trPr>
          <w:trHeight w:val="300"/>
        </w:trPr>
        <w:tc>
          <w:tcPr>
            <w:tcW w:w="347" w:type="dxa"/>
            <w:noWrap/>
            <w:vAlign w:val="center"/>
          </w:tcPr>
          <w:p w14:paraId="4640F64E" w14:textId="77777777" w:rsidR="00FF649D" w:rsidRPr="000A3D30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4058" w:type="dxa"/>
            <w:noWrap/>
            <w:vAlign w:val="center"/>
          </w:tcPr>
          <w:p w14:paraId="4535E241" w14:textId="77777777" w:rsidR="00FF649D" w:rsidRPr="00B13204" w:rsidRDefault="00FF649D" w:rsidP="00FF649D">
            <w:pPr>
              <w:pStyle w:val="StandardWeb"/>
              <w:spacing w:before="0" w:beforeAutospacing="0" w:after="0" w:afterAutospacing="0"/>
              <w:rPr>
                <w:sz w:val="20"/>
                <w:szCs w:val="20"/>
                <w:lang w:val="en-GB"/>
              </w:rPr>
            </w:pPr>
            <w:r>
              <w:rPr>
                <w:i/>
                <w:iCs/>
                <w:color w:val="000000"/>
                <w:sz w:val="20"/>
                <w:szCs w:val="20"/>
                <w:lang w:val="en-GB"/>
              </w:rPr>
              <w:t>M</w:t>
            </w:r>
            <w:r w:rsidRPr="00B13204">
              <w:rPr>
                <w:i/>
                <w:iCs/>
                <w:color w:val="000000"/>
                <w:sz w:val="20"/>
                <w:szCs w:val="20"/>
                <w:lang w:val="en-GB"/>
              </w:rPr>
              <w:t>issing</w:t>
            </w:r>
          </w:p>
        </w:tc>
        <w:tc>
          <w:tcPr>
            <w:tcW w:w="1941" w:type="dxa"/>
            <w:noWrap/>
            <w:vAlign w:val="center"/>
          </w:tcPr>
          <w:p w14:paraId="3F35C23D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98 (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)</w:t>
            </w:r>
          </w:p>
        </w:tc>
        <w:tc>
          <w:tcPr>
            <w:tcW w:w="0" w:type="auto"/>
            <w:noWrap/>
            <w:vAlign w:val="center"/>
          </w:tcPr>
          <w:p w14:paraId="0C6963D9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14 (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0)</w:t>
            </w:r>
          </w:p>
        </w:tc>
        <w:tc>
          <w:tcPr>
            <w:tcW w:w="0" w:type="auto"/>
            <w:vAlign w:val="center"/>
          </w:tcPr>
          <w:p w14:paraId="42282C76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246 (1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3)</w:t>
            </w:r>
          </w:p>
        </w:tc>
      </w:tr>
      <w:tr w:rsidR="00FF649D" w:rsidRPr="000A3D30" w14:paraId="67B324DF" w14:textId="77777777" w:rsidTr="00AA32F7">
        <w:trPr>
          <w:trHeight w:val="300"/>
        </w:trPr>
        <w:tc>
          <w:tcPr>
            <w:tcW w:w="4405" w:type="dxa"/>
            <w:gridSpan w:val="2"/>
            <w:noWrap/>
            <w:vAlign w:val="center"/>
          </w:tcPr>
          <w:p w14:paraId="6ACC4D0E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* 20 (0</w:t>
            </w:r>
            <w:r w:rsidRPr="00B13204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·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1%) participants reported diverse sex</w:t>
            </w:r>
          </w:p>
        </w:tc>
        <w:tc>
          <w:tcPr>
            <w:tcW w:w="1941" w:type="dxa"/>
            <w:noWrap/>
            <w:vAlign w:val="center"/>
          </w:tcPr>
          <w:p w14:paraId="3AB4F870" w14:textId="77777777" w:rsidR="00FF649D" w:rsidRPr="00B13204" w:rsidRDefault="00FF649D" w:rsidP="00FF649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noWrap/>
            <w:vAlign w:val="center"/>
          </w:tcPr>
          <w:p w14:paraId="4BABBF52" w14:textId="77777777" w:rsidR="00FF649D" w:rsidRPr="00B13204" w:rsidRDefault="00FF649D" w:rsidP="00FF649D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Align w:val="center"/>
          </w:tcPr>
          <w:p w14:paraId="16D79671" w14:textId="77777777" w:rsidR="00FF649D" w:rsidRPr="00B13204" w:rsidRDefault="00FF649D" w:rsidP="00FF649D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</w:tr>
      <w:tr w:rsidR="00FF649D" w:rsidRPr="000A3D30" w14:paraId="6429BF87" w14:textId="77777777" w:rsidTr="00AA32F7">
        <w:trPr>
          <w:trHeight w:val="300"/>
        </w:trPr>
        <w:tc>
          <w:tcPr>
            <w:tcW w:w="9072" w:type="dxa"/>
            <w:gridSpan w:val="5"/>
            <w:noWrap/>
            <w:vAlign w:val="center"/>
          </w:tcPr>
          <w:p w14:paraId="5E9A6536" w14:textId="77777777" w:rsidR="00FF649D" w:rsidRPr="00B13204" w:rsidRDefault="00FF649D" w:rsidP="00FF649D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**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A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verage </w:t>
            </w:r>
            <w:r w:rsidRPr="008610EF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net</w:t>
            </w:r>
            <w:r w:rsidRPr="000A3D30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monthly household income in Germany is 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612 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e</w:t>
            </w:r>
            <w:r w:rsidRPr="00B13204"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uro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GB"/>
              </w:rPr>
              <w:t>s</w:t>
            </w:r>
          </w:p>
        </w:tc>
      </w:tr>
    </w:tbl>
    <w:p w14:paraId="7CA3443D" w14:textId="77777777" w:rsidR="00FF649D" w:rsidRDefault="00FF649D" w:rsidP="007C3E81">
      <w:pPr>
        <w:spacing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32F54D47" w14:textId="77777777" w:rsidR="00FF649D" w:rsidRDefault="00FF649D">
      <w:pPr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188280D1" w14:textId="6642FD1E" w:rsidR="00693D65" w:rsidRPr="007C3E81" w:rsidRDefault="001E63B0" w:rsidP="007C3E81">
      <w:pPr>
        <w:spacing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7C3E81">
        <w:rPr>
          <w:rFonts w:ascii="Times New Roman" w:hAnsi="Times New Roman" w:cs="Times New Roman"/>
          <w:b/>
          <w:sz w:val="20"/>
          <w:szCs w:val="20"/>
        </w:rPr>
        <w:lastRenderedPageBreak/>
        <w:t>Table S</w:t>
      </w:r>
      <w:r w:rsidR="00FF649D">
        <w:rPr>
          <w:rFonts w:ascii="Times New Roman" w:hAnsi="Times New Roman" w:cs="Times New Roman"/>
          <w:b/>
          <w:sz w:val="20"/>
          <w:szCs w:val="20"/>
        </w:rPr>
        <w:t>4</w:t>
      </w:r>
      <w:r w:rsidRPr="007C3E81">
        <w:rPr>
          <w:rFonts w:ascii="Times New Roman" w:hAnsi="Times New Roman" w:cs="Times New Roman"/>
          <w:b/>
          <w:sz w:val="20"/>
          <w:szCs w:val="20"/>
        </w:rPr>
        <w:t xml:space="preserve">: </w:t>
      </w:r>
      <w:r w:rsidRPr="007C3E81">
        <w:rPr>
          <w:rFonts w:ascii="Times New Roman" w:hAnsi="Times New Roman" w:cs="Times New Roman"/>
          <w:sz w:val="20"/>
          <w:szCs w:val="20"/>
        </w:rPr>
        <w:t>Socio-demographic characteristics of responders vs. n</w:t>
      </w:r>
      <w:r w:rsidR="00693D65" w:rsidRPr="007C3E81">
        <w:rPr>
          <w:rFonts w:ascii="Times New Roman" w:hAnsi="Times New Roman" w:cs="Times New Roman"/>
          <w:sz w:val="20"/>
          <w:szCs w:val="20"/>
        </w:rPr>
        <w:t>on-responder</w:t>
      </w:r>
      <w:r w:rsidRPr="007C3E81">
        <w:rPr>
          <w:rFonts w:ascii="Times New Roman" w:hAnsi="Times New Roman" w:cs="Times New Roman"/>
          <w:sz w:val="20"/>
          <w:szCs w:val="20"/>
        </w:rPr>
        <w:t>s.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561"/>
        <w:gridCol w:w="3865"/>
        <w:gridCol w:w="1266"/>
        <w:gridCol w:w="1561"/>
        <w:gridCol w:w="1462"/>
      </w:tblGrid>
      <w:tr w:rsidR="00693D65" w:rsidRPr="007C3E81" w14:paraId="1B08C11F" w14:textId="77777777" w:rsidTr="00A06712">
        <w:trPr>
          <w:trHeight w:val="300"/>
        </w:trPr>
        <w:tc>
          <w:tcPr>
            <w:tcW w:w="56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94A0D3" w14:textId="77777777" w:rsidR="00693D65" w:rsidRPr="007C3E81" w:rsidRDefault="00693D65" w:rsidP="007C3E8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EAA2C2" w14:textId="77777777" w:rsidR="00693D65" w:rsidRPr="007C3E81" w:rsidRDefault="00693D65" w:rsidP="007C3E8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72B9BA" w14:textId="77777777" w:rsidR="00693D65" w:rsidRPr="007C3E81" w:rsidRDefault="00693D65" w:rsidP="007C3E8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b/>
                <w:sz w:val="20"/>
                <w:szCs w:val="20"/>
              </w:rPr>
              <w:t>Responde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4BF8D3" w14:textId="77777777" w:rsidR="00693D65" w:rsidRPr="007C3E81" w:rsidRDefault="00693D65" w:rsidP="007C3E8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b/>
                <w:sz w:val="20"/>
                <w:szCs w:val="20"/>
              </w:rPr>
              <w:t>Non-Responder</w:t>
            </w:r>
          </w:p>
        </w:tc>
        <w:tc>
          <w:tcPr>
            <w:tcW w:w="146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E9591D8" w14:textId="77777777" w:rsidR="00693D65" w:rsidRPr="007C3E81" w:rsidRDefault="00693D65" w:rsidP="007C3E8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b/>
                <w:sz w:val="20"/>
                <w:szCs w:val="20"/>
              </w:rPr>
              <w:t>Total</w:t>
            </w:r>
          </w:p>
        </w:tc>
      </w:tr>
      <w:tr w:rsidR="00693D65" w:rsidRPr="007C3E81" w14:paraId="3EC00755" w14:textId="77777777" w:rsidTr="00A06712">
        <w:trPr>
          <w:trHeight w:val="300"/>
        </w:trPr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9E577D6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N 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333321B6" w14:textId="4BA6E46A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9444 (7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4BA11C35" w14:textId="0DE53493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8065 (29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EC3F5F7" w14:textId="0C03C8B5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7509 (10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)</w:t>
            </w:r>
          </w:p>
        </w:tc>
      </w:tr>
      <w:tr w:rsidR="00693D65" w:rsidRPr="007C3E81" w14:paraId="159B4D08" w14:textId="77777777" w:rsidTr="00A06712">
        <w:trPr>
          <w:trHeight w:val="30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E6126E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Ag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5DFBE7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0957CA6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DBBAD4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93D65" w:rsidRPr="007C3E81" w14:paraId="12C5370D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E6E2AF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92FE96" w14:textId="77777777" w:rsidR="00693D65" w:rsidRPr="007C3E81" w:rsidRDefault="00693D65" w:rsidP="007C3E81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-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4F3D7E03" w14:textId="0B6A8D3C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92 (10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05180871" w14:textId="7A43B8A0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97 (17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08983E" w14:textId="7F2F04E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89 (12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)</w:t>
            </w:r>
          </w:p>
        </w:tc>
      </w:tr>
      <w:tr w:rsidR="00693D65" w:rsidRPr="007C3E81" w14:paraId="62A7840F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DDADDD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D63BD57" w14:textId="77777777" w:rsidR="00693D65" w:rsidRPr="007C3E81" w:rsidRDefault="00693D65" w:rsidP="007C3E81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-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7663AC70" w14:textId="4C9DEB0B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33 (16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68DB2C03" w14:textId="547E9119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8 (17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345B83" w14:textId="432C16FC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551 (16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)</w:t>
            </w:r>
          </w:p>
        </w:tc>
      </w:tr>
      <w:tr w:rsidR="00693D65" w:rsidRPr="007C3E81" w14:paraId="23EB1FDC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821AA0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444A89" w14:textId="77777777" w:rsidR="00693D65" w:rsidRPr="007C3E81" w:rsidRDefault="00693D65" w:rsidP="007C3E81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-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4FEC3E83" w14:textId="4E161479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38 (16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35271224" w14:textId="5403690C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29 (14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EFADCB" w14:textId="323FD176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267 (15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)</w:t>
            </w:r>
          </w:p>
        </w:tc>
      </w:tr>
      <w:tr w:rsidR="00693D65" w:rsidRPr="007C3E81" w14:paraId="4EF1A785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320FF8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9B56CA" w14:textId="77777777" w:rsidR="00693D65" w:rsidRPr="007C3E81" w:rsidRDefault="00693D65" w:rsidP="007C3E81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-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2F5D57FA" w14:textId="2EAB2DAF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361 (22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2B04EE6F" w14:textId="5DBA6862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22 (15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3BDF47" w14:textId="2D67BA3D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83 (20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)</w:t>
            </w:r>
          </w:p>
        </w:tc>
      </w:tr>
      <w:tr w:rsidR="00693D65" w:rsidRPr="007C3E81" w14:paraId="1DF44E0B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B4758E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0E9310" w14:textId="77777777" w:rsidR="00693D65" w:rsidRPr="007C3E81" w:rsidRDefault="00693D65" w:rsidP="007C3E81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0-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372CBBC8" w14:textId="57F4224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61 (19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4A2CC1DF" w14:textId="29579F6A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19 (11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16562A" w14:textId="16CABEA4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780 (17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)</w:t>
            </w:r>
          </w:p>
        </w:tc>
      </w:tr>
      <w:tr w:rsidR="00693D65" w:rsidRPr="007C3E81" w14:paraId="776B1A48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062CC18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93C953A" w14:textId="77777777" w:rsidR="00693D65" w:rsidRPr="007C3E81" w:rsidRDefault="00693D65" w:rsidP="007C3E81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0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1435AA1D" w14:textId="5D0D1816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59 (11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69CBDE6B" w14:textId="700DB371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93 (7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209E70" w14:textId="6BD3DCDA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52 (10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)</w:t>
            </w:r>
          </w:p>
        </w:tc>
      </w:tr>
      <w:tr w:rsidR="00693D65" w:rsidRPr="007C3E81" w14:paraId="472E4968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DC3610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512F208" w14:textId="77777777" w:rsidR="00693D65" w:rsidRPr="007C3E81" w:rsidRDefault="00693D65" w:rsidP="007C3E81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i/>
                <w:sz w:val="20"/>
                <w:szCs w:val="20"/>
              </w:rPr>
              <w:t>miss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32DBFE2A" w14:textId="24ABEE98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0 (4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3CB26241" w14:textId="2793D1CC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87 (17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703F04" w14:textId="5A2FC26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87 (8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)</w:t>
            </w:r>
          </w:p>
        </w:tc>
      </w:tr>
      <w:tr w:rsidR="00693D65" w:rsidRPr="007C3E81" w14:paraId="57E5F887" w14:textId="77777777" w:rsidTr="00A06712">
        <w:trPr>
          <w:trHeight w:val="300"/>
        </w:trPr>
        <w:tc>
          <w:tcPr>
            <w:tcW w:w="442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5C2E329" w14:textId="77777777" w:rsidR="00693D65" w:rsidRPr="007C3E81" w:rsidRDefault="00693D65" w:rsidP="007C3E8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e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0918791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0AA030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B03B76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93D65" w:rsidRPr="007C3E81" w14:paraId="5178963C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7C4B01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5637C9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A6EC5F" w14:textId="66F9B7EF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722 (39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C69D86" w14:textId="07649E5C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56 (40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96138C" w14:textId="70C0516C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978 (39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)</w:t>
            </w:r>
          </w:p>
        </w:tc>
      </w:tr>
      <w:tr w:rsidR="00693D65" w:rsidRPr="007C3E81" w14:paraId="7C967F7E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A28545D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8394217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A918B6" w14:textId="2636CCBB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009 (56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25EC56" w14:textId="1CC7EFA4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60 (42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E88081" w14:textId="53F6F55C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469 (52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)</w:t>
            </w:r>
          </w:p>
        </w:tc>
      </w:tr>
      <w:tr w:rsidR="00693D65" w:rsidRPr="007C3E81" w14:paraId="12EF7685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A6128A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2220515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Diver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29E55F" w14:textId="47DA2BB3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 (0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51592F" w14:textId="4C3165C1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 (0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D73A97" w14:textId="23D7A9A8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6 (0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</w:tr>
      <w:tr w:rsidR="00693D65" w:rsidRPr="007C3E81" w14:paraId="4A2C1F3A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A2809F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2CFF00" w14:textId="2B7710A9" w:rsidR="00693D65" w:rsidRPr="007C3E81" w:rsidRDefault="002E0428" w:rsidP="007C3E8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M</w:t>
            </w:r>
            <w:r w:rsidR="00693D65" w:rsidRPr="007C3E81">
              <w:rPr>
                <w:rFonts w:ascii="Times New Roman" w:hAnsi="Times New Roman" w:cs="Times New Roman"/>
                <w:i/>
                <w:sz w:val="20"/>
                <w:szCs w:val="20"/>
              </w:rPr>
              <w:t>iss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3F4F0E" w14:textId="35523584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93 (3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C8C4CB" w14:textId="446CC2EA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33 (16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329FDF" w14:textId="15BD09CB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26 (7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)</w:t>
            </w:r>
          </w:p>
        </w:tc>
      </w:tr>
      <w:tr w:rsidR="00693D65" w:rsidRPr="007C3E81" w14:paraId="5151B401" w14:textId="77777777" w:rsidTr="00A06712">
        <w:trPr>
          <w:trHeight w:val="30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B6DF98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Born in German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7AC96CC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321DC03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023901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93D65" w:rsidRPr="007C3E81" w14:paraId="62BFF7DA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735FA2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289873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6D625F" w14:textId="5D67FC82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287 (94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63B440" w14:textId="2AFC1931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413 (79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06B7A4" w14:textId="5FF0EBC5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700 (89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)</w:t>
            </w:r>
          </w:p>
        </w:tc>
      </w:tr>
      <w:tr w:rsidR="00693D65" w:rsidRPr="007C3E81" w14:paraId="14178D6C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9447F9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9A1D3C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605159" w14:textId="6616F001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29 (2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1DB946" w14:textId="2D5FE510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1 (4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596229" w14:textId="1E298ADE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60 (3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</w:tr>
      <w:tr w:rsidR="00693D65" w:rsidRPr="007C3E81" w14:paraId="5EA85B48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99297F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D9CEFF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Not specified/Unknow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E6C8A7" w14:textId="7E52357C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 (0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AC9B77" w14:textId="26734F3B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 (0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D4F42E" w14:textId="398499EB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 (0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</w:tr>
      <w:tr w:rsidR="00693D65" w:rsidRPr="007C3E81" w14:paraId="1501D314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C2B970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50E72F" w14:textId="11C6E316" w:rsidR="00693D65" w:rsidRPr="007C3E81" w:rsidRDefault="002E0428" w:rsidP="007C3E8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M</w:t>
            </w:r>
            <w:r w:rsidR="00693D65" w:rsidRPr="007C3E81">
              <w:rPr>
                <w:rFonts w:ascii="Times New Roman" w:hAnsi="Times New Roman" w:cs="Times New Roman"/>
                <w:i/>
                <w:sz w:val="20"/>
                <w:szCs w:val="20"/>
              </w:rPr>
              <w:t>iss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C1ECAF" w14:textId="56F758E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02 (3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A1E417" w14:textId="24678D90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97 (16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B8437D" w14:textId="328F5D44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99 (6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)</w:t>
            </w:r>
          </w:p>
        </w:tc>
      </w:tr>
      <w:tr w:rsidR="00693D65" w:rsidRPr="007C3E81" w14:paraId="7EE12642" w14:textId="77777777" w:rsidTr="00A06712">
        <w:trPr>
          <w:trHeight w:val="30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0B5062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Education lev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1766DE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D20D06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4A5665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93D65" w:rsidRPr="007C3E81" w14:paraId="7C1005EF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85B81A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F47652" w14:textId="1602859B" w:rsidR="00693D65" w:rsidRPr="007C3E81" w:rsidRDefault="002E0428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</w:t>
            </w:r>
            <w:r w:rsidR="00693D65" w:rsidRPr="007C3E81">
              <w:rPr>
                <w:rFonts w:ascii="Times New Roman" w:hAnsi="Times New Roman" w:cs="Times New Roman"/>
                <w:sz w:val="20"/>
                <w:szCs w:val="20"/>
              </w:rPr>
              <w:t>ow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6BD618" w14:textId="3B080964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26 (4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013A4C" w14:textId="5F9122B9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88 (7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265ED0" w14:textId="218A7022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4 (5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</w:tr>
      <w:tr w:rsidR="00693D65" w:rsidRPr="007C3E81" w14:paraId="35E856D1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C0A0C2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E3DA90" w14:textId="79CC5123" w:rsidR="00693D65" w:rsidRPr="007C3E81" w:rsidRDefault="002E0428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="00693D65" w:rsidRPr="007C3E81">
              <w:rPr>
                <w:rFonts w:ascii="Times New Roman" w:hAnsi="Times New Roman" w:cs="Times New Roman"/>
                <w:sz w:val="20"/>
                <w:szCs w:val="20"/>
              </w:rPr>
              <w:t>edi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44A6F9" w14:textId="14911B52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616 (28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C65E13" w14:textId="48B26E2B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40 (26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13BA8B" w14:textId="7242413E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756 (28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</w:tr>
      <w:tr w:rsidR="00693D65" w:rsidRPr="007C3E81" w14:paraId="54C65EFB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574E1E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5CA59A" w14:textId="2E51B702" w:rsidR="00693D65" w:rsidRPr="007C3E81" w:rsidRDefault="002E0428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</w:t>
            </w:r>
            <w:r w:rsidR="00693D65" w:rsidRPr="007C3E81">
              <w:rPr>
                <w:rFonts w:ascii="Times New Roman" w:hAnsi="Times New Roman" w:cs="Times New Roman"/>
                <w:sz w:val="20"/>
                <w:szCs w:val="20"/>
              </w:rPr>
              <w:t>ig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49AA1C" w14:textId="1CB2C70C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610 (59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0FD19C" w14:textId="501C00A0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667 (45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E9148E" w14:textId="72FE98C0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277 (55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)</w:t>
            </w:r>
          </w:p>
        </w:tc>
      </w:tr>
      <w:tr w:rsidR="00693D65" w:rsidRPr="007C3E81" w14:paraId="5A43F29B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36A364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2715DC" w14:textId="0FE694FB" w:rsidR="00693D65" w:rsidRPr="007C3E81" w:rsidRDefault="002E0428" w:rsidP="007C3E8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M</w:t>
            </w:r>
            <w:r w:rsidR="00693D65" w:rsidRPr="007C3E81">
              <w:rPr>
                <w:rFonts w:ascii="Times New Roman" w:hAnsi="Times New Roman" w:cs="Times New Roman"/>
                <w:i/>
                <w:sz w:val="20"/>
                <w:szCs w:val="20"/>
              </w:rPr>
              <w:t>iss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7E6D4B" w14:textId="0D681551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92 (7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339DF5" w14:textId="56A43B59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70 (20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3F6CF6" w14:textId="3562B751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62 (11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</w:tr>
      <w:tr w:rsidR="00693D65" w:rsidRPr="007C3E81" w14:paraId="42FC3B95" w14:textId="77777777" w:rsidTr="00A06712">
        <w:trPr>
          <w:trHeight w:val="30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BF0AF5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Household incom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B14535C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5CEE218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C454F5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93D65" w:rsidRPr="007C3E81" w14:paraId="0FF2BD7B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869147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803BF2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&lt;1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885CA7" w14:textId="0E1AF756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00 (12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572CD0" w14:textId="1969A401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01 (16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5F1699" w14:textId="7043145A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01 (13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)</w:t>
            </w:r>
          </w:p>
        </w:tc>
      </w:tr>
      <w:tr w:rsidR="00693D65" w:rsidRPr="007C3E81" w14:paraId="28C0CFA0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5BDF9D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9E7242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750 - 3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92414B" w14:textId="2F8B8A86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278 (27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DFA2A1" w14:textId="0927F93A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91 (22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6EBFCB" w14:textId="387677BC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069 (25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)</w:t>
            </w:r>
          </w:p>
        </w:tc>
      </w:tr>
      <w:tr w:rsidR="00693D65" w:rsidRPr="007C3E81" w14:paraId="4AC66F5E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E9F0CA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C729AF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000 - 4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96F02C" w14:textId="7ED16DDF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75 (19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889A68" w14:textId="08D17223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39 (14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985A21" w14:textId="2DFB13D3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14 (18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</w:tr>
      <w:tr w:rsidR="00693D65" w:rsidRPr="007C3E81" w14:paraId="32371E08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AB38A6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A9076D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4000 - 5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8ED99C" w14:textId="76B02C28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11 (14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3EF6A3" w14:textId="2629B579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2 (9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889133" w14:textId="481AC888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613 (13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</w:tr>
      <w:tr w:rsidR="00693D65" w:rsidRPr="007C3E81" w14:paraId="454D813B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87DDD8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565F25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&gt;5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8CC058" w14:textId="62BDB41B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21 (15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BBC8C3" w14:textId="0FA0DBCE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30 (12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11B4AF" w14:textId="5D5DC8F9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51 (14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)</w:t>
            </w:r>
          </w:p>
        </w:tc>
      </w:tr>
      <w:tr w:rsidR="00693D65" w:rsidRPr="007C3E81" w14:paraId="5F1A25D4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637E3D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EEC0C8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Not specified/Unknow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666B3C" w14:textId="73094E3D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28 (7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2CA793" w14:textId="1979551B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56 (8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2596E3" w14:textId="26D6B0F0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84 (7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)</w:t>
            </w:r>
          </w:p>
        </w:tc>
      </w:tr>
      <w:tr w:rsidR="00693D65" w:rsidRPr="007C3E81" w14:paraId="74FDBB92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2A2C08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E7E59B" w14:textId="1BEE1F14" w:rsidR="00693D65" w:rsidRPr="007C3E81" w:rsidRDefault="002E0428" w:rsidP="007C3E8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M</w:t>
            </w:r>
            <w:r w:rsidR="00693D65" w:rsidRPr="007C3E81">
              <w:rPr>
                <w:rFonts w:ascii="Times New Roman" w:hAnsi="Times New Roman" w:cs="Times New Roman"/>
                <w:i/>
                <w:sz w:val="20"/>
                <w:szCs w:val="20"/>
              </w:rPr>
              <w:t>iss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6035B7" w14:textId="019C76F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31 (3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F96F1F" w14:textId="631EE4B9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46 (16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28B03C" w14:textId="30F445AE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77 (7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</w:tr>
      <w:tr w:rsidR="00693D65" w:rsidRPr="007C3E81" w14:paraId="19AFB740" w14:textId="77777777" w:rsidTr="00A06712">
        <w:trPr>
          <w:trHeight w:val="30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511BEB5" w14:textId="77777777" w:rsidR="00693D65" w:rsidRPr="007C3E81" w:rsidRDefault="00693D65" w:rsidP="007C3E8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n partnershi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4CE0A88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F76E901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D5D742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93D65" w:rsidRPr="007C3E81" w14:paraId="5A709F54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515D58A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1ADC6F5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B664D7" w14:textId="2FC1BFF1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906 (76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478304" w14:textId="7014B49D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125 (63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7A147D" w14:textId="1E2C37D6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031 (72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)</w:t>
            </w:r>
          </w:p>
        </w:tc>
      </w:tr>
      <w:tr w:rsidR="00693D65" w:rsidRPr="007C3E81" w14:paraId="69F40819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D9D41E4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4F5A2A5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sz w:val="20"/>
                <w:szCs w:val="20"/>
              </w:rPr>
            </w:pPr>
            <w:r w:rsidRPr="007C3E81"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6D4D1C" w14:textId="17DBEB5A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646 (18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341BB7" w14:textId="411B9F39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87 (18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180E93" w14:textId="47DA7A9B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133 (18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)</w:t>
            </w:r>
          </w:p>
        </w:tc>
      </w:tr>
      <w:tr w:rsidR="00693D65" w:rsidRPr="007C3E81" w14:paraId="45FB7021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E79A19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D0F83F4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sz w:val="20"/>
                <w:szCs w:val="20"/>
              </w:rPr>
            </w:pPr>
            <w:r w:rsidRPr="007C3E81">
              <w:rPr>
                <w:color w:val="000000"/>
                <w:sz w:val="20"/>
                <w:szCs w:val="20"/>
              </w:rPr>
              <w:t>Not specified/Unknow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45FD70" w14:textId="674FBD9F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7 (1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186456" w14:textId="32512003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4 (1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CE2F5B" w14:textId="58FD6852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71 (1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)</w:t>
            </w:r>
          </w:p>
        </w:tc>
      </w:tr>
      <w:tr w:rsidR="00693D65" w:rsidRPr="007C3E81" w14:paraId="166EB45F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A09730F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8FF4D2" w14:textId="192AF718" w:rsidR="00693D65" w:rsidRPr="007C3E81" w:rsidRDefault="002E0428" w:rsidP="007C3E81">
            <w:pPr>
              <w:pStyle w:val="StandardWeb"/>
              <w:spacing w:before="0" w:beforeAutospacing="0" w:after="0" w:afterAutospacing="0"/>
              <w:rPr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M</w:t>
            </w:r>
            <w:r w:rsidR="00693D65" w:rsidRPr="007C3E81">
              <w:rPr>
                <w:i/>
                <w:iCs/>
                <w:color w:val="000000"/>
                <w:sz w:val="20"/>
                <w:szCs w:val="20"/>
              </w:rPr>
              <w:t>iss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AFE51F" w14:textId="5864D48A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55 (3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F59F03" w14:textId="602568D4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19 (16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E2449B" w14:textId="5CA9EC32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74 (7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</w:tr>
      <w:tr w:rsidR="00693D65" w:rsidRPr="007C3E81" w14:paraId="034628E3" w14:textId="77777777" w:rsidTr="00A06712">
        <w:trPr>
          <w:trHeight w:val="30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0A4D9F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Own child (&lt;18 years) living in same househo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6508D94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B541ED0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2EE64E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93D65" w:rsidRPr="007C3E81" w14:paraId="08488556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9B4B2E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9FFED4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FFD0B4" w14:textId="7ECF77D4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906 (76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F63A06" w14:textId="3458B40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125 (63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1CA73D" w14:textId="729B6615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429 (23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)</w:t>
            </w:r>
          </w:p>
        </w:tc>
      </w:tr>
      <w:tr w:rsidR="00693D65" w:rsidRPr="007C3E81" w14:paraId="76A91FAB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2FF43B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B959EC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BB6815" w14:textId="196F2541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646 (18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94D40E" w14:textId="331F8516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87 (18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98029E" w14:textId="05A9C93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068 (69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)</w:t>
            </w:r>
          </w:p>
        </w:tc>
      </w:tr>
      <w:tr w:rsidR="00693D65" w:rsidRPr="007C3E81" w14:paraId="70FE60BE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30CCC5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2C7FE6" w14:textId="2056095F" w:rsidR="00693D65" w:rsidRPr="007C3E81" w:rsidRDefault="002E0428" w:rsidP="007C3E8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M</w:t>
            </w:r>
            <w:r w:rsidR="00693D65" w:rsidRPr="007C3E81">
              <w:rPr>
                <w:rFonts w:ascii="Times New Roman" w:hAnsi="Times New Roman" w:cs="Times New Roman"/>
                <w:i/>
                <w:sz w:val="20"/>
                <w:szCs w:val="20"/>
              </w:rPr>
              <w:t>iss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338EB2" w14:textId="0258F69A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7 (1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F60AF8" w14:textId="26CF390C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4 (1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0FB0CD" w14:textId="631FDAA9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12 (7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)</w:t>
            </w:r>
          </w:p>
        </w:tc>
      </w:tr>
      <w:tr w:rsidR="00693D65" w:rsidRPr="007C3E81" w14:paraId="16B0E364" w14:textId="77777777" w:rsidTr="00A06712">
        <w:trPr>
          <w:trHeight w:val="30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9D242AC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Federal st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549ED2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5DAC11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9ED07A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93D65" w:rsidRPr="007C3E81" w14:paraId="0F63E3CE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B102B9A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65763B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sz w:val="20"/>
                <w:szCs w:val="20"/>
              </w:rPr>
            </w:pPr>
            <w:r w:rsidRPr="007C3E81">
              <w:rPr>
                <w:color w:val="000000"/>
                <w:sz w:val="20"/>
                <w:szCs w:val="20"/>
              </w:rPr>
              <w:t>Saxony-Anha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75939F" w14:textId="458F8F96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357 (68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ACFA99" w14:textId="1F97C5E9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931 (73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16B67E" w14:textId="012F3B68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288 (70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)</w:t>
            </w:r>
          </w:p>
        </w:tc>
      </w:tr>
      <w:tr w:rsidR="00693D65" w:rsidRPr="007C3E81" w14:paraId="2360307E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6271C33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color w:val="000000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5717325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color w:val="000000"/>
                <w:sz w:val="20"/>
                <w:szCs w:val="20"/>
              </w:rPr>
            </w:pPr>
            <w:r w:rsidRPr="007C3E81">
              <w:rPr>
                <w:color w:val="000000"/>
                <w:sz w:val="20"/>
                <w:szCs w:val="20"/>
              </w:rPr>
              <w:t>Saxon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5B2923" w14:textId="1EA347D0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60 (14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45DD43" w14:textId="165C1003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88 (8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461A00" w14:textId="49FDDF45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548 (12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)</w:t>
            </w:r>
          </w:p>
        </w:tc>
      </w:tr>
      <w:tr w:rsidR="00693D65" w:rsidRPr="007C3E81" w14:paraId="1BF627DE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3117FB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color w:val="000000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71D997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color w:val="000000"/>
                <w:sz w:val="20"/>
                <w:szCs w:val="20"/>
              </w:rPr>
            </w:pPr>
            <w:r w:rsidRPr="007C3E81">
              <w:rPr>
                <w:color w:val="000000"/>
                <w:sz w:val="20"/>
                <w:szCs w:val="20"/>
              </w:rPr>
              <w:t>Bavar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B554CB" w14:textId="5A7D16B1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25 (15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82A88A" w14:textId="017D9C68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68 (14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88AA32" w14:textId="5E4B47DE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93 (14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)</w:t>
            </w:r>
          </w:p>
        </w:tc>
      </w:tr>
      <w:tr w:rsidR="00693D65" w:rsidRPr="007C3E81" w14:paraId="1C8055EC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64321C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color w:val="000000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7E33A6F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color w:val="000000"/>
                <w:sz w:val="20"/>
                <w:szCs w:val="20"/>
              </w:rPr>
            </w:pPr>
            <w:r w:rsidRPr="007C3E81">
              <w:rPr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457B23" w14:textId="50B8B9E5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3 (1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9193C8" w14:textId="467276CB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6 (2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DF1DA0" w14:textId="467647F8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79 (1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)</w:t>
            </w:r>
          </w:p>
        </w:tc>
      </w:tr>
      <w:tr w:rsidR="00693D65" w:rsidRPr="007C3E81" w14:paraId="6D0A3A47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6D0D90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AE0416" w14:textId="1FB23716" w:rsidR="00693D65" w:rsidRPr="007C3E81" w:rsidRDefault="002E0428" w:rsidP="007C3E81">
            <w:pPr>
              <w:pStyle w:val="StandardWeb"/>
              <w:spacing w:before="0" w:beforeAutospacing="0" w:after="0" w:afterAutospacing="0"/>
              <w:rPr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M</w:t>
            </w:r>
            <w:r w:rsidR="00693D65" w:rsidRPr="007C3E81">
              <w:rPr>
                <w:i/>
                <w:iCs/>
                <w:color w:val="000000"/>
                <w:sz w:val="20"/>
                <w:szCs w:val="20"/>
              </w:rPr>
              <w:t>iss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DF915E" w14:textId="3865AFE8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 (0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D897AB" w14:textId="266BAC92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2 (0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3F50C3" w14:textId="4807BC5E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1 (0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)</w:t>
            </w:r>
          </w:p>
        </w:tc>
      </w:tr>
      <w:tr w:rsidR="00693D65" w:rsidRPr="007C3E81" w14:paraId="1A9A7BD3" w14:textId="77777777" w:rsidTr="00A06712">
        <w:trPr>
          <w:trHeight w:val="300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6AB625" w14:textId="2F82C911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sz w:val="20"/>
                <w:szCs w:val="20"/>
              </w:rPr>
            </w:pPr>
            <w:r w:rsidRPr="007C3E81">
              <w:rPr>
                <w:sz w:val="20"/>
                <w:szCs w:val="20"/>
              </w:rPr>
              <w:t>Living in a big city (&gt;100.000 inhabitants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4DA891F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CB68BE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7E0BE0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93D65" w:rsidRPr="007C3E81" w14:paraId="39D37BEA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8D1343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628C15D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sz w:val="20"/>
                <w:szCs w:val="20"/>
              </w:rPr>
            </w:pPr>
            <w:r w:rsidRPr="007C3E81"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8EE654" w14:textId="1042551A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345 (42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26DA51" w14:textId="136237F1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05 (49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29218F1" w14:textId="5C453D53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350 (44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)</w:t>
            </w:r>
          </w:p>
        </w:tc>
      </w:tr>
      <w:tr w:rsidR="00693D65" w:rsidRPr="007C3E81" w14:paraId="2D3C4E87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4599DA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62C0281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sz w:val="20"/>
                <w:szCs w:val="20"/>
              </w:rPr>
            </w:pPr>
            <w:r w:rsidRPr="007C3E81"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69058D" w14:textId="461C2349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853 (55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06CCBC" w14:textId="36C13D81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04 (47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0E93253" w14:textId="5DF6E609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657 (53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)</w:t>
            </w:r>
          </w:p>
        </w:tc>
      </w:tr>
      <w:tr w:rsidR="00693D65" w:rsidRPr="007C3E81" w14:paraId="7EB3BF05" w14:textId="77777777" w:rsidTr="00A06712">
        <w:trPr>
          <w:trHeight w:val="300"/>
        </w:trPr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7D9D699B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6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1AE953F9" w14:textId="12F81BF7" w:rsidR="00693D65" w:rsidRPr="007C3E81" w:rsidRDefault="002E0428" w:rsidP="007C3E81">
            <w:pPr>
              <w:pStyle w:val="StandardWeb"/>
              <w:spacing w:before="0" w:beforeAutospacing="0" w:after="0" w:afterAutospacing="0"/>
              <w:rPr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M</w:t>
            </w:r>
            <w:r w:rsidR="00693D65" w:rsidRPr="007C3E81">
              <w:rPr>
                <w:i/>
                <w:iCs/>
                <w:color w:val="000000"/>
                <w:sz w:val="20"/>
                <w:szCs w:val="20"/>
              </w:rPr>
              <w:t>issin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4474A42" w14:textId="6E80500E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6 (1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3DF86E70" w14:textId="6BF0829F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6 (3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B19BD2" w14:textId="4E354AA0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2 (1</w:t>
            </w:r>
            <w:r w:rsidR="00C61BEC"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)</w:t>
            </w:r>
          </w:p>
        </w:tc>
      </w:tr>
      <w:tr w:rsidR="00693D65" w:rsidRPr="007C3E81" w14:paraId="615AA32A" w14:textId="77777777" w:rsidTr="00A06712">
        <w:trPr>
          <w:trHeight w:val="300"/>
        </w:trPr>
        <w:tc>
          <w:tcPr>
            <w:tcW w:w="442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50B42D35" w14:textId="77777777" w:rsidR="00693D65" w:rsidRPr="007C3E81" w:rsidRDefault="00693D65" w:rsidP="007C3E81">
            <w:pP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2B3736FA" w14:textId="77777777" w:rsidR="00693D65" w:rsidRPr="007C3E81" w:rsidRDefault="00693D65" w:rsidP="007C3E8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0044DDCE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CFDD82A" w14:textId="7777777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6D327DAA" w14:textId="77777777" w:rsidR="00693D65" w:rsidRPr="007C3E81" w:rsidRDefault="00693D65" w:rsidP="007C3E81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450BC2D1" w14:textId="77777777" w:rsidR="001E63B0" w:rsidRPr="007C3E81" w:rsidRDefault="001E63B0" w:rsidP="007C3E81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470E9BB8" w14:textId="77777777" w:rsidR="00FF649D" w:rsidRDefault="00FF649D">
      <w:pPr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6F3DA0AB" w14:textId="79A5C47E" w:rsidR="00693D65" w:rsidRPr="007C3E81" w:rsidRDefault="00693D65" w:rsidP="007C3E81">
      <w:pPr>
        <w:spacing w:line="240" w:lineRule="auto"/>
        <w:jc w:val="both"/>
        <w:rPr>
          <w:rFonts w:ascii="Times New Roman" w:hAnsi="Times New Roman" w:cs="Times New Roman"/>
          <w:color w:val="000000"/>
          <w:sz w:val="20"/>
          <w:szCs w:val="20"/>
        </w:rPr>
      </w:pPr>
      <w:r w:rsidRPr="007C3E81">
        <w:rPr>
          <w:rFonts w:ascii="Times New Roman" w:hAnsi="Times New Roman" w:cs="Times New Roman"/>
          <w:b/>
          <w:sz w:val="20"/>
          <w:szCs w:val="20"/>
        </w:rPr>
        <w:lastRenderedPageBreak/>
        <w:t>Table S</w:t>
      </w:r>
      <w:r w:rsidR="00FF649D">
        <w:rPr>
          <w:rFonts w:ascii="Times New Roman" w:hAnsi="Times New Roman" w:cs="Times New Roman"/>
          <w:b/>
          <w:sz w:val="20"/>
          <w:szCs w:val="20"/>
        </w:rPr>
        <w:t>5</w:t>
      </w:r>
      <w:r w:rsidRPr="007C3E81">
        <w:rPr>
          <w:rFonts w:ascii="Times New Roman" w:hAnsi="Times New Roman" w:cs="Times New Roman"/>
          <w:b/>
          <w:sz w:val="20"/>
          <w:szCs w:val="20"/>
        </w:rPr>
        <w:t xml:space="preserve">: </w:t>
      </w:r>
      <w:r w:rsidRPr="007C3E81">
        <w:rPr>
          <w:rFonts w:ascii="Times New Roman" w:hAnsi="Times New Roman" w:cs="Times New Roman"/>
          <w:color w:val="000000"/>
          <w:sz w:val="20"/>
          <w:szCs w:val="20"/>
        </w:rPr>
        <w:t xml:space="preserve">Association of Fear of the impact of the war in Ukraine </w:t>
      </w:r>
      <w:r w:rsidR="003673F3">
        <w:rPr>
          <w:rFonts w:ascii="Times New Roman" w:hAnsi="Times New Roman" w:cs="Times New Roman"/>
          <w:color w:val="000000"/>
          <w:sz w:val="20"/>
          <w:szCs w:val="20"/>
        </w:rPr>
        <w:t>with sociodemographic</w:t>
      </w:r>
      <w:r w:rsidRPr="007C3E81">
        <w:rPr>
          <w:rFonts w:ascii="Times New Roman" w:hAnsi="Times New Roman" w:cs="Times New Roman"/>
          <w:color w:val="000000"/>
          <w:sz w:val="20"/>
          <w:szCs w:val="20"/>
        </w:rPr>
        <w:t xml:space="preserve"> </w:t>
      </w:r>
      <w:r w:rsidR="002E0428">
        <w:rPr>
          <w:rFonts w:ascii="Times New Roman" w:hAnsi="Times New Roman" w:cs="Times New Roman"/>
          <w:color w:val="000000"/>
          <w:sz w:val="20"/>
          <w:szCs w:val="20"/>
        </w:rPr>
        <w:t>(</w:t>
      </w:r>
      <w:r w:rsidRPr="007C3E81">
        <w:rPr>
          <w:rFonts w:ascii="Times New Roman" w:hAnsi="Times New Roman" w:cs="Times New Roman"/>
          <w:color w:val="000000"/>
          <w:sz w:val="20"/>
          <w:szCs w:val="20"/>
        </w:rPr>
        <w:t>multivariable generalized additive model</w:t>
      </w:r>
      <w:r w:rsidR="002E0428">
        <w:rPr>
          <w:rFonts w:ascii="Times New Roman" w:hAnsi="Times New Roman" w:cs="Times New Roman"/>
          <w:color w:val="000000"/>
          <w:sz w:val="20"/>
          <w:szCs w:val="20"/>
        </w:rPr>
        <w:t>, GAM as implemented in mgcv library in R, normal distribution and identity link)</w:t>
      </w:r>
      <w:r w:rsidRPr="007C3E81">
        <w:rPr>
          <w:rFonts w:ascii="Times New Roman" w:hAnsi="Times New Roman" w:cs="Times New Roman"/>
          <w:color w:val="000000"/>
          <w:sz w:val="20"/>
          <w:szCs w:val="20"/>
        </w:rPr>
        <w:t>.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33"/>
        <w:gridCol w:w="2669"/>
        <w:gridCol w:w="3477"/>
        <w:gridCol w:w="1134"/>
      </w:tblGrid>
      <w:tr w:rsidR="00693D65" w:rsidRPr="007C3E81" w14:paraId="67254759" w14:textId="77777777" w:rsidTr="00A06712">
        <w:tc>
          <w:tcPr>
            <w:tcW w:w="7513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49AAAC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Outcome: Fear of the impact of the war in Ukraine</w:t>
            </w:r>
          </w:p>
        </w:tc>
      </w:tr>
      <w:tr w:rsidR="00693D65" w:rsidRPr="007C3E81" w14:paraId="4A1A1C9F" w14:textId="77777777" w:rsidTr="00A06712">
        <w:tc>
          <w:tcPr>
            <w:tcW w:w="290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C2F0A62" w14:textId="2C5ED6EE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7C3E81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 xml:space="preserve"> = 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59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br/>
              <w:t>N = 18177</w:t>
            </w:r>
          </w:p>
        </w:tc>
        <w:tc>
          <w:tcPr>
            <w:tcW w:w="34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3AE1E67" w14:textId="77777777" w:rsidR="00693D65" w:rsidRPr="007C3E81" w:rsidRDefault="00693D65" w:rsidP="007C3E8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B (95% CI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9D13639" w14:textId="77777777" w:rsidR="00693D65" w:rsidRPr="007C3E81" w:rsidRDefault="00693D65" w:rsidP="007C3E81">
            <w:pPr>
              <w:jc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i/>
                <w:sz w:val="20"/>
                <w:szCs w:val="20"/>
              </w:rPr>
              <w:t>p</w:t>
            </w:r>
          </w:p>
        </w:tc>
      </w:tr>
      <w:tr w:rsidR="00693D65" w:rsidRPr="007C3E81" w14:paraId="50BB7B68" w14:textId="77777777" w:rsidTr="00A06712">
        <w:tc>
          <w:tcPr>
            <w:tcW w:w="290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6C8D986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Age</w:t>
            </w:r>
          </w:p>
        </w:tc>
        <w:tc>
          <w:tcPr>
            <w:tcW w:w="347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24DDABF" w14:textId="13B605BB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mooth Curve, EDF = 6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861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FCDAEE6" w14:textId="7BC77F83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&lt;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01</w:t>
            </w:r>
          </w:p>
        </w:tc>
      </w:tr>
      <w:tr w:rsidR="00693D65" w:rsidRPr="007C3E81" w14:paraId="6F80E01D" w14:textId="77777777" w:rsidTr="00A06712">
        <w:tc>
          <w:tcPr>
            <w:tcW w:w="290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7A140E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ex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603DAB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2AA822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93D65" w:rsidRPr="007C3E81" w14:paraId="69633D54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22A87A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A6388B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D41FBC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D25712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93D65" w:rsidRPr="007C3E81" w14:paraId="010B3966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34C005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B74700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2B93E8" w14:textId="36828468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7 (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4;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D5FB01" w14:textId="598A512B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&lt;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01</w:t>
            </w:r>
          </w:p>
        </w:tc>
      </w:tr>
      <w:tr w:rsidR="00693D65" w:rsidRPr="007C3E81" w14:paraId="6A4371B3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A59DFA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AA41D5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Diverse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AC6EB2" w14:textId="469E2D14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2 (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7; 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5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1F6A72" w14:textId="61FB4F3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537</w:t>
            </w:r>
          </w:p>
        </w:tc>
      </w:tr>
      <w:tr w:rsidR="00693D65" w:rsidRPr="007C3E81" w14:paraId="0C59F7FB" w14:textId="77777777" w:rsidTr="00A06712">
        <w:tc>
          <w:tcPr>
            <w:tcW w:w="290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6DDB83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ncome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8AF140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561B17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93D65" w:rsidRPr="007C3E81" w14:paraId="29436E29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8B1B9E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AF6885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&gt;5000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49945A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CD18F5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93D65" w:rsidRPr="007C3E81" w14:paraId="3286E39F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E5D7D0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9513E3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00 - 5000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</w:tcPr>
          <w:p w14:paraId="3828D6B0" w14:textId="7DDDFDF0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4 (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1; 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C0F515" w14:textId="2296D23F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02</w:t>
            </w:r>
          </w:p>
        </w:tc>
      </w:tr>
      <w:tr w:rsidR="00693D65" w:rsidRPr="007C3E81" w14:paraId="3074E51F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D71F0D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CF4331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00 - 4000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</w:tcPr>
          <w:p w14:paraId="58515FE1" w14:textId="3689F01B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0 (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6; 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D8139A" w14:textId="03A9FC71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0</w:t>
            </w:r>
            <w:r w:rsidR="00C61BEC"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·</w:t>
            </w: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008</w:t>
            </w:r>
          </w:p>
        </w:tc>
      </w:tr>
      <w:tr w:rsidR="00693D65" w:rsidRPr="007C3E81" w14:paraId="567B88B1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869880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952FDB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50 - 3000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</w:tcPr>
          <w:p w14:paraId="2B59B7BB" w14:textId="402B59F8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5 (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1; 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EA4C3D" w14:textId="3BEAE74B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&lt;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01</w:t>
            </w:r>
          </w:p>
        </w:tc>
      </w:tr>
      <w:tr w:rsidR="00693D65" w:rsidRPr="007C3E81" w14:paraId="0A9B279F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37C18B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08EA21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1750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</w:tcPr>
          <w:p w14:paraId="0B0ADEC4" w14:textId="02E6DCA3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7 (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2; 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10B276" w14:textId="53C90167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0</w:t>
            </w:r>
            <w:r w:rsidR="00C61BEC"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·</w:t>
            </w: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079</w:t>
            </w:r>
          </w:p>
        </w:tc>
      </w:tr>
      <w:tr w:rsidR="00693D65" w:rsidRPr="007C3E81" w14:paraId="27748E4F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4BAE90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74C62B" w14:textId="77777777" w:rsidR="00693D65" w:rsidRPr="007C3E81" w:rsidRDefault="00693D65" w:rsidP="007C3E81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t specified/unknown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E34334" w14:textId="219CB4B7" w:rsidR="00693D65" w:rsidRPr="007C3E81" w:rsidRDefault="00693D65" w:rsidP="007C3E81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</w:pP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0</w:t>
            </w:r>
            <w:r w:rsidR="00C61BEC"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·</w:t>
            </w: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10 (0</w:t>
            </w:r>
            <w:r w:rsidR="00C61BEC"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·</w:t>
            </w: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05; 0</w:t>
            </w:r>
            <w:r w:rsidR="00C61BEC"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·</w:t>
            </w: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16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95E4BB" w14:textId="4DAECEAA" w:rsidR="00693D65" w:rsidRPr="007C3E81" w:rsidRDefault="00693D65" w:rsidP="007C3E81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&lt;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01</w:t>
            </w:r>
          </w:p>
        </w:tc>
      </w:tr>
      <w:tr w:rsidR="00693D65" w:rsidRPr="007C3E81" w14:paraId="448B18D9" w14:textId="77777777" w:rsidTr="00A06712">
        <w:tc>
          <w:tcPr>
            <w:tcW w:w="290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844544" w14:textId="77777777" w:rsidR="00693D65" w:rsidRPr="007C3E81" w:rsidRDefault="00693D65" w:rsidP="007C3E81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 partnership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621002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0CC915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93D65" w:rsidRPr="007C3E81" w14:paraId="578E4EA6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451E17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A0295B" w14:textId="77777777" w:rsidR="00693D65" w:rsidRPr="007C3E81" w:rsidRDefault="00693D65" w:rsidP="007C3E81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5F4919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841109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93D65" w:rsidRPr="007C3E81" w14:paraId="04B499BB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6C21FB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604E56" w14:textId="77777777" w:rsidR="00693D65" w:rsidRPr="007C3E81" w:rsidRDefault="00693D65" w:rsidP="007C3E81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</w:tcPr>
          <w:p w14:paraId="4DA9FCE7" w14:textId="235ABDD5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2 (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5; 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580496" w14:textId="2D43EA2B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&lt;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01</w:t>
            </w:r>
          </w:p>
        </w:tc>
      </w:tr>
      <w:tr w:rsidR="00693D65" w:rsidRPr="007C3E81" w14:paraId="522747E4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7A46FE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02509F" w14:textId="77777777" w:rsidR="00693D65" w:rsidRPr="007C3E81" w:rsidRDefault="00693D65" w:rsidP="007C3E81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t specified/unknown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</w:tcPr>
          <w:p w14:paraId="40DBAF24" w14:textId="598A3171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8 (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9; 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DAC794" w14:textId="073E2AAD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01</w:t>
            </w:r>
          </w:p>
        </w:tc>
      </w:tr>
      <w:tr w:rsidR="00693D65" w:rsidRPr="007C3E81" w14:paraId="79B2CE8C" w14:textId="77777777" w:rsidTr="00A06712">
        <w:tc>
          <w:tcPr>
            <w:tcW w:w="290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FDC879" w14:textId="77777777" w:rsidR="00693D65" w:rsidRPr="007C3E81" w:rsidRDefault="00693D65" w:rsidP="007C3E81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ederal state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00B135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9B23A2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93D65" w:rsidRPr="007C3E81" w14:paraId="68E5BD5B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AAC2C0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E1D30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sz w:val="20"/>
                <w:szCs w:val="20"/>
              </w:rPr>
            </w:pPr>
            <w:r w:rsidRPr="007C3E81">
              <w:rPr>
                <w:color w:val="000000"/>
                <w:sz w:val="20"/>
                <w:szCs w:val="20"/>
              </w:rPr>
              <w:t>Saxony-Anhalt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B28151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17FA30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93D65" w:rsidRPr="007C3E81" w14:paraId="3BC09D98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9E358F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797F32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color w:val="000000"/>
                <w:sz w:val="20"/>
                <w:szCs w:val="20"/>
              </w:rPr>
            </w:pPr>
            <w:r w:rsidRPr="007C3E81">
              <w:rPr>
                <w:color w:val="000000"/>
                <w:sz w:val="20"/>
                <w:szCs w:val="20"/>
              </w:rPr>
              <w:t>Saxony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118F9C" w14:textId="4B61A903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5 (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8; 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BF2379" w14:textId="2828E512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0</w:t>
            </w:r>
            <w:r w:rsidR="00C61BEC"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·</w:t>
            </w: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008</w:t>
            </w:r>
          </w:p>
        </w:tc>
      </w:tr>
      <w:tr w:rsidR="00693D65" w:rsidRPr="007C3E81" w14:paraId="7BAE3535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6A9261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7E7BFC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color w:val="000000"/>
                <w:sz w:val="20"/>
                <w:szCs w:val="20"/>
              </w:rPr>
            </w:pPr>
            <w:r w:rsidRPr="007C3E81">
              <w:rPr>
                <w:color w:val="000000"/>
                <w:sz w:val="20"/>
                <w:szCs w:val="20"/>
              </w:rPr>
              <w:t>Bavaria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677033" w14:textId="29C37C4C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5 (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9; 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4845E4" w14:textId="54633BA6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0</w:t>
            </w:r>
            <w:r w:rsidR="00C61BEC"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·</w:t>
            </w: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002</w:t>
            </w:r>
          </w:p>
        </w:tc>
      </w:tr>
      <w:tr w:rsidR="00693D65" w:rsidRPr="007C3E81" w14:paraId="6E21F020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3C3C58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E3F32E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sz w:val="20"/>
                <w:szCs w:val="20"/>
              </w:rPr>
            </w:pPr>
            <w:r w:rsidRPr="007C3E81">
              <w:rPr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F5052E" w14:textId="50599E4A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4 (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; 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D4648B" w14:textId="7FCD3F6C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0</w:t>
            </w:r>
            <w:r w:rsidR="00C61BEC"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·</w:t>
            </w: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244</w:t>
            </w:r>
          </w:p>
        </w:tc>
      </w:tr>
      <w:tr w:rsidR="00693D65" w:rsidRPr="007C3E81" w14:paraId="6262CC22" w14:textId="77777777" w:rsidTr="00A06712">
        <w:tc>
          <w:tcPr>
            <w:tcW w:w="290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05EE58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sz w:val="20"/>
                <w:szCs w:val="20"/>
              </w:rPr>
            </w:pPr>
            <w:r w:rsidRPr="007C3E81">
              <w:rPr>
                <w:color w:val="000000"/>
                <w:sz w:val="20"/>
                <w:szCs w:val="20"/>
              </w:rPr>
              <w:t>Living in a big city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955D0B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1F35E0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93D65" w:rsidRPr="007C3E81" w14:paraId="6B30763B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3E1490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A7947A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sz w:val="20"/>
                <w:szCs w:val="20"/>
              </w:rPr>
            </w:pPr>
            <w:r w:rsidRPr="007C3E81">
              <w:rPr>
                <w:color w:val="000000"/>
                <w:sz w:val="20"/>
                <w:szCs w:val="20"/>
              </w:rPr>
              <w:t>Yes</w:t>
            </w:r>
          </w:p>
        </w:tc>
        <w:tc>
          <w:tcPr>
            <w:tcW w:w="3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F8070E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3382DE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93D65" w:rsidRPr="007C3E81" w14:paraId="45F1BEC9" w14:textId="77777777" w:rsidTr="00A06712">
        <w:tc>
          <w:tcPr>
            <w:tcW w:w="2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34B1BD" w14:textId="77777777" w:rsidR="00693D65" w:rsidRPr="007C3E81" w:rsidRDefault="00693D65" w:rsidP="007C3E8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6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99386B0" w14:textId="77777777" w:rsidR="00693D65" w:rsidRPr="007C3E81" w:rsidRDefault="00693D65" w:rsidP="007C3E81">
            <w:pPr>
              <w:pStyle w:val="StandardWeb"/>
              <w:spacing w:before="0" w:beforeAutospacing="0" w:after="0" w:afterAutospacing="0"/>
              <w:rPr>
                <w:sz w:val="20"/>
                <w:szCs w:val="20"/>
              </w:rPr>
            </w:pPr>
            <w:r w:rsidRPr="007C3E81">
              <w:rPr>
                <w:color w:val="000000"/>
                <w:sz w:val="20"/>
                <w:szCs w:val="20"/>
              </w:rPr>
              <w:t>No</w:t>
            </w:r>
          </w:p>
        </w:tc>
        <w:tc>
          <w:tcPr>
            <w:tcW w:w="347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BA2DE6A" w14:textId="57DA2078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0</w:t>
            </w:r>
            <w:r w:rsidR="00C61BEC"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·</w:t>
            </w: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06 (0</w:t>
            </w:r>
            <w:r w:rsidR="00C61BEC"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·</w:t>
            </w: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03; 0</w:t>
            </w:r>
            <w:r w:rsidR="00C61BEC"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·</w:t>
            </w:r>
            <w:r w:rsidRPr="007C3E8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</w:rPr>
              <w:t>08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23B3F21" w14:textId="0A5F4B8A" w:rsidR="00693D65" w:rsidRPr="007C3E81" w:rsidRDefault="00693D65" w:rsidP="007C3E8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&lt;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01</w:t>
            </w:r>
          </w:p>
        </w:tc>
      </w:tr>
    </w:tbl>
    <w:p w14:paraId="66311124" w14:textId="77D969EC" w:rsidR="00693D65" w:rsidRPr="007C3E81" w:rsidRDefault="002E0428" w:rsidP="007C3E81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Ref- reference category</w:t>
      </w:r>
    </w:p>
    <w:p w14:paraId="036B700B" w14:textId="77777777" w:rsidR="00181DFB" w:rsidRPr="007C3E81" w:rsidRDefault="00181DFB" w:rsidP="007C3E81">
      <w:pPr>
        <w:pStyle w:val="FirstParagraph"/>
        <w:rPr>
          <w:rFonts w:ascii="Times New Roman" w:hAnsi="Times New Roman" w:cs="Times New Roman"/>
          <w:sz w:val="20"/>
          <w:szCs w:val="20"/>
        </w:rPr>
      </w:pPr>
    </w:p>
    <w:p w14:paraId="4BB600EE" w14:textId="6808B430" w:rsidR="00181DFB" w:rsidRPr="007C3E81" w:rsidRDefault="00181DFB" w:rsidP="007C3E81">
      <w:pPr>
        <w:pStyle w:val="TableCaption"/>
        <w:rPr>
          <w:rFonts w:ascii="Times New Roman" w:hAnsi="Times New Roman" w:cs="Times New Roman"/>
          <w:i w:val="0"/>
          <w:sz w:val="20"/>
          <w:szCs w:val="20"/>
        </w:rPr>
      </w:pPr>
      <w:r w:rsidRPr="007C3E81">
        <w:rPr>
          <w:rFonts w:ascii="Times New Roman" w:hAnsi="Times New Roman" w:cs="Times New Roman"/>
          <w:b/>
          <w:i w:val="0"/>
          <w:sz w:val="20"/>
          <w:szCs w:val="20"/>
        </w:rPr>
        <w:t>Table S</w:t>
      </w:r>
      <w:r w:rsidR="00FF649D">
        <w:rPr>
          <w:rFonts w:ascii="Times New Roman" w:hAnsi="Times New Roman" w:cs="Times New Roman"/>
          <w:b/>
          <w:i w:val="0"/>
          <w:sz w:val="20"/>
          <w:szCs w:val="20"/>
        </w:rPr>
        <w:t>6</w:t>
      </w:r>
      <w:r w:rsidR="001E63B0" w:rsidRPr="007C3E81">
        <w:rPr>
          <w:rFonts w:ascii="Times New Roman" w:hAnsi="Times New Roman" w:cs="Times New Roman"/>
          <w:b/>
          <w:i w:val="0"/>
          <w:sz w:val="20"/>
          <w:szCs w:val="20"/>
        </w:rPr>
        <w:t>:</w:t>
      </w:r>
      <w:r w:rsidRPr="007C3E81">
        <w:rPr>
          <w:rFonts w:ascii="Times New Roman" w:hAnsi="Times New Roman" w:cs="Times New Roman"/>
          <w:i w:val="0"/>
          <w:sz w:val="20"/>
          <w:szCs w:val="20"/>
        </w:rPr>
        <w:t xml:space="preserve"> Summary of the </w:t>
      </w:r>
      <w:r w:rsidR="000D60FF" w:rsidRPr="007C3E81">
        <w:rPr>
          <w:rFonts w:ascii="Times New Roman" w:hAnsi="Times New Roman" w:cs="Times New Roman"/>
          <w:i w:val="0"/>
          <w:sz w:val="20"/>
          <w:szCs w:val="20"/>
        </w:rPr>
        <w:t xml:space="preserve">explorative factor </w:t>
      </w:r>
      <w:r w:rsidRPr="007C3E81">
        <w:rPr>
          <w:rFonts w:ascii="Times New Roman" w:hAnsi="Times New Roman" w:cs="Times New Roman"/>
          <w:i w:val="0"/>
          <w:sz w:val="20"/>
          <w:szCs w:val="20"/>
        </w:rPr>
        <w:t>analysis</w:t>
      </w:r>
      <w:r w:rsidR="001E63B0" w:rsidRPr="007C3E81">
        <w:rPr>
          <w:rFonts w:ascii="Times New Roman" w:hAnsi="Times New Roman" w:cs="Times New Roman"/>
          <w:i w:val="0"/>
          <w:sz w:val="20"/>
          <w:szCs w:val="20"/>
        </w:rPr>
        <w:t>.</w:t>
      </w:r>
    </w:p>
    <w:tbl>
      <w:tblPr>
        <w:tblStyle w:val="Table"/>
        <w:tblW w:w="5000" w:type="pct"/>
        <w:tblLook w:val="0020" w:firstRow="1" w:lastRow="0" w:firstColumn="0" w:lastColumn="0" w:noHBand="0" w:noVBand="0"/>
        <w:tblCaption w:val="Summary"/>
      </w:tblPr>
      <w:tblGrid>
        <w:gridCol w:w="878"/>
        <w:gridCol w:w="1349"/>
        <w:gridCol w:w="2174"/>
        <w:gridCol w:w="2382"/>
        <w:gridCol w:w="2289"/>
      </w:tblGrid>
      <w:tr w:rsidR="001E63B0" w:rsidRPr="007C3E81" w14:paraId="5D788762" w14:textId="77777777" w:rsidTr="00181D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auto"/>
          </w:tcPr>
          <w:p w14:paraId="204E8760" w14:textId="43DAEA95" w:rsidR="00181DFB" w:rsidRPr="007C3E81" w:rsidRDefault="00427A75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Factor</w:t>
            </w:r>
          </w:p>
        </w:tc>
        <w:tc>
          <w:tcPr>
            <w:tcW w:w="0" w:type="auto"/>
          </w:tcPr>
          <w:p w14:paraId="7FAC2A57" w14:textId="4066209C" w:rsidR="00181DFB" w:rsidRPr="007C3E81" w:rsidRDefault="00181DFB" w:rsidP="002E0428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Eigenvalue</w:t>
            </w:r>
          </w:p>
        </w:tc>
        <w:tc>
          <w:tcPr>
            <w:tcW w:w="0" w:type="auto"/>
          </w:tcPr>
          <w:p w14:paraId="0AE13BDA" w14:textId="5B0F6C15" w:rsidR="00181DFB" w:rsidRPr="007C3E81" w:rsidRDefault="002E0428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Explained </w:t>
            </w:r>
            <w:r w:rsidR="00181DFB" w:rsidRPr="007C3E81">
              <w:rPr>
                <w:rFonts w:ascii="Times New Roman" w:hAnsi="Times New Roman" w:cs="Times New Roman"/>
                <w:sz w:val="20"/>
                <w:szCs w:val="20"/>
              </w:rPr>
              <w:t>Variance</w:t>
            </w:r>
          </w:p>
        </w:tc>
        <w:tc>
          <w:tcPr>
            <w:tcW w:w="0" w:type="auto"/>
          </w:tcPr>
          <w:p w14:paraId="7DC1D190" w14:textId="77777777" w:rsidR="00181DFB" w:rsidRPr="007C3E81" w:rsidRDefault="00181DFB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Variance_Cumulative</w:t>
            </w:r>
          </w:p>
        </w:tc>
        <w:tc>
          <w:tcPr>
            <w:tcW w:w="0" w:type="auto"/>
          </w:tcPr>
          <w:p w14:paraId="0F918A6F" w14:textId="77777777" w:rsidR="00181DFB" w:rsidRPr="007C3E81" w:rsidRDefault="00181DFB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Variance_Proportion</w:t>
            </w:r>
          </w:p>
        </w:tc>
      </w:tr>
      <w:tr w:rsidR="001E63B0" w:rsidRPr="007C3E81" w14:paraId="4B96BB98" w14:textId="77777777" w:rsidTr="00181DFB">
        <w:tc>
          <w:tcPr>
            <w:tcW w:w="0" w:type="auto"/>
          </w:tcPr>
          <w:p w14:paraId="73EEAA3E" w14:textId="77777777" w:rsidR="00181DFB" w:rsidRPr="007C3E81" w:rsidRDefault="00181DFB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MR1</w:t>
            </w:r>
          </w:p>
        </w:tc>
        <w:tc>
          <w:tcPr>
            <w:tcW w:w="0" w:type="auto"/>
          </w:tcPr>
          <w:p w14:paraId="2605FF17" w14:textId="10F8EDC4" w:rsidR="00181DFB" w:rsidRPr="007C3E81" w:rsidRDefault="00181DFB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4</w:t>
            </w:r>
            <w:r w:rsidR="004706A5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43030</w:t>
            </w:r>
          </w:p>
        </w:tc>
        <w:tc>
          <w:tcPr>
            <w:tcW w:w="0" w:type="auto"/>
          </w:tcPr>
          <w:p w14:paraId="4F17E4DB" w14:textId="6BDAD92D" w:rsidR="00181DFB" w:rsidRPr="007C3E81" w:rsidRDefault="00181DFB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4706A5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547225</w:t>
            </w:r>
          </w:p>
        </w:tc>
        <w:tc>
          <w:tcPr>
            <w:tcW w:w="0" w:type="auto"/>
          </w:tcPr>
          <w:p w14:paraId="62B374AE" w14:textId="38BB6DC0" w:rsidR="00181DFB" w:rsidRPr="007C3E81" w:rsidRDefault="00181DFB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4706A5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547225</w:t>
            </w:r>
          </w:p>
        </w:tc>
        <w:tc>
          <w:tcPr>
            <w:tcW w:w="0" w:type="auto"/>
          </w:tcPr>
          <w:p w14:paraId="19903039" w14:textId="64FD08A3" w:rsidR="00181DFB" w:rsidRPr="007C3E81" w:rsidRDefault="00181DFB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4706A5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5663175</w:t>
            </w:r>
          </w:p>
        </w:tc>
      </w:tr>
      <w:tr w:rsidR="001E63B0" w:rsidRPr="007C3E81" w14:paraId="7CFD967B" w14:textId="77777777" w:rsidTr="00181DFB">
        <w:tc>
          <w:tcPr>
            <w:tcW w:w="0" w:type="auto"/>
          </w:tcPr>
          <w:p w14:paraId="70A79B98" w14:textId="77777777" w:rsidR="00181DFB" w:rsidRPr="007C3E81" w:rsidRDefault="00181DFB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MR2</w:t>
            </w:r>
          </w:p>
        </w:tc>
        <w:tc>
          <w:tcPr>
            <w:tcW w:w="0" w:type="auto"/>
          </w:tcPr>
          <w:p w14:paraId="69090D34" w14:textId="5B480C7F" w:rsidR="00181DFB" w:rsidRPr="007C3E81" w:rsidRDefault="00181DFB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4706A5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54414</w:t>
            </w:r>
          </w:p>
        </w:tc>
        <w:tc>
          <w:tcPr>
            <w:tcW w:w="0" w:type="auto"/>
          </w:tcPr>
          <w:p w14:paraId="1B4C6ED1" w14:textId="2949EBCF" w:rsidR="00181DFB" w:rsidRPr="007C3E81" w:rsidRDefault="00181DFB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4706A5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950649</w:t>
            </w:r>
          </w:p>
        </w:tc>
        <w:tc>
          <w:tcPr>
            <w:tcW w:w="0" w:type="auto"/>
          </w:tcPr>
          <w:p w14:paraId="5E44031E" w14:textId="30F2C58C" w:rsidR="00181DFB" w:rsidRPr="007C3E81" w:rsidRDefault="00181DFB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4706A5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4497875</w:t>
            </w:r>
          </w:p>
        </w:tc>
        <w:tc>
          <w:tcPr>
            <w:tcW w:w="0" w:type="auto"/>
          </w:tcPr>
          <w:p w14:paraId="723882C4" w14:textId="6A630266" w:rsidR="00181DFB" w:rsidRPr="007C3E81" w:rsidRDefault="00181DFB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4706A5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4336825</w:t>
            </w:r>
          </w:p>
        </w:tc>
      </w:tr>
    </w:tbl>
    <w:p w14:paraId="2782E180" w14:textId="3E9E0860" w:rsidR="00181DFB" w:rsidRDefault="00181DFB" w:rsidP="007C3E81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4FB422EA" w14:textId="77777777" w:rsidR="00FF649D" w:rsidRPr="007C3E81" w:rsidRDefault="00FF649D" w:rsidP="007C3E81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6311A5DE" w14:textId="2DA0D30E" w:rsidR="001E63B0" w:rsidRPr="007C3E81" w:rsidRDefault="001E63B0" w:rsidP="007C3E81">
      <w:pPr>
        <w:pStyle w:val="berschrift3"/>
        <w:spacing w:line="240" w:lineRule="auto"/>
        <w:rPr>
          <w:rFonts w:ascii="Times New Roman" w:hAnsi="Times New Roman" w:cs="Times New Roman"/>
          <w:b/>
          <w:color w:val="auto"/>
          <w:sz w:val="20"/>
          <w:szCs w:val="20"/>
        </w:rPr>
      </w:pPr>
      <w:bookmarkStart w:id="7" w:name="first-factor"/>
      <w:r w:rsidRPr="007C3E81">
        <w:rPr>
          <w:rFonts w:ascii="Times New Roman" w:hAnsi="Times New Roman" w:cs="Times New Roman"/>
          <w:b/>
          <w:color w:val="auto"/>
          <w:sz w:val="20"/>
          <w:szCs w:val="20"/>
        </w:rPr>
        <w:t>Table S</w:t>
      </w:r>
      <w:r w:rsidR="00FF649D">
        <w:rPr>
          <w:rFonts w:ascii="Times New Roman" w:hAnsi="Times New Roman" w:cs="Times New Roman"/>
          <w:b/>
          <w:color w:val="auto"/>
          <w:sz w:val="20"/>
          <w:szCs w:val="20"/>
        </w:rPr>
        <w:t>7</w:t>
      </w:r>
      <w:r w:rsidRPr="007C3E81">
        <w:rPr>
          <w:rFonts w:ascii="Times New Roman" w:hAnsi="Times New Roman" w:cs="Times New Roman"/>
          <w:b/>
          <w:color w:val="auto"/>
          <w:sz w:val="20"/>
          <w:szCs w:val="20"/>
        </w:rPr>
        <w:t xml:space="preserve">: </w:t>
      </w:r>
      <w:r w:rsidRPr="007C3E81">
        <w:rPr>
          <w:rFonts w:ascii="Times New Roman" w:hAnsi="Times New Roman" w:cs="Times New Roman"/>
          <w:color w:val="auto"/>
          <w:sz w:val="20"/>
          <w:szCs w:val="20"/>
        </w:rPr>
        <w:t>Item analysis on Factor 1.</w:t>
      </w:r>
    </w:p>
    <w:tbl>
      <w:tblPr>
        <w:tblStyle w:val="Table"/>
        <w:tblW w:w="5000" w:type="pct"/>
        <w:tblLook w:val="0020" w:firstRow="1" w:lastRow="0" w:firstColumn="0" w:lastColumn="0" w:noHBand="0" w:noVBand="0"/>
        <w:tblCaption w:val="Item analysis on Factor 1"/>
      </w:tblPr>
      <w:tblGrid>
        <w:gridCol w:w="1872"/>
        <w:gridCol w:w="719"/>
        <w:gridCol w:w="624"/>
        <w:gridCol w:w="708"/>
        <w:gridCol w:w="1522"/>
        <w:gridCol w:w="1962"/>
        <w:gridCol w:w="1665"/>
      </w:tblGrid>
      <w:tr w:rsidR="001E63B0" w:rsidRPr="007C3E81" w14:paraId="69DB9540" w14:textId="77777777" w:rsidTr="000407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auto"/>
          </w:tcPr>
          <w:p w14:paraId="37152298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0DCFF1B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Mean</w:t>
            </w:r>
          </w:p>
        </w:tc>
        <w:tc>
          <w:tcPr>
            <w:tcW w:w="0" w:type="auto"/>
          </w:tcPr>
          <w:p w14:paraId="79337922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D</w:t>
            </w:r>
          </w:p>
        </w:tc>
        <w:tc>
          <w:tcPr>
            <w:tcW w:w="0" w:type="auto"/>
          </w:tcPr>
          <w:p w14:paraId="46BB14BF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kew</w:t>
            </w:r>
          </w:p>
        </w:tc>
        <w:tc>
          <w:tcPr>
            <w:tcW w:w="0" w:type="auto"/>
          </w:tcPr>
          <w:p w14:paraId="1217C5EC" w14:textId="77777777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tem Difficulty</w:t>
            </w:r>
          </w:p>
        </w:tc>
        <w:tc>
          <w:tcPr>
            <w:tcW w:w="0" w:type="auto"/>
          </w:tcPr>
          <w:p w14:paraId="35109CBE" w14:textId="77777777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tem Discrimination</w:t>
            </w:r>
          </w:p>
        </w:tc>
        <w:tc>
          <w:tcPr>
            <w:tcW w:w="0" w:type="auto"/>
          </w:tcPr>
          <w:p w14:paraId="5959ECBB" w14:textId="77777777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Alpha, if deleted</w:t>
            </w:r>
          </w:p>
        </w:tc>
      </w:tr>
      <w:tr w:rsidR="001E63B0" w:rsidRPr="007C3E81" w14:paraId="26DAB38A" w14:textId="77777777" w:rsidTr="000407A4">
        <w:tc>
          <w:tcPr>
            <w:tcW w:w="0" w:type="auto"/>
          </w:tcPr>
          <w:p w14:paraId="27F9B7DB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helpless</w:t>
            </w:r>
          </w:p>
        </w:tc>
        <w:tc>
          <w:tcPr>
            <w:tcW w:w="0" w:type="auto"/>
          </w:tcPr>
          <w:p w14:paraId="320F0CD9" w14:textId="20E35680" w:rsidR="001E63B0" w:rsidRPr="007C3E81" w:rsidRDefault="00C61BEC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0" w:type="auto"/>
          </w:tcPr>
          <w:p w14:paraId="066CB4D5" w14:textId="7B75A2B1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0" w:type="auto"/>
          </w:tcPr>
          <w:p w14:paraId="1361F43F" w14:textId="264DA19A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3</w:t>
            </w:r>
          </w:p>
        </w:tc>
        <w:tc>
          <w:tcPr>
            <w:tcW w:w="0" w:type="auto"/>
          </w:tcPr>
          <w:p w14:paraId="2FE3D673" w14:textId="3C8E8B5F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0" w:type="auto"/>
          </w:tcPr>
          <w:p w14:paraId="52A6D125" w14:textId="6FBF4EF2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41</w:t>
            </w:r>
          </w:p>
        </w:tc>
        <w:tc>
          <w:tcPr>
            <w:tcW w:w="0" w:type="auto"/>
          </w:tcPr>
          <w:p w14:paraId="64B24A56" w14:textId="58822629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815</w:t>
            </w:r>
          </w:p>
        </w:tc>
      </w:tr>
      <w:tr w:rsidR="001E63B0" w:rsidRPr="007C3E81" w14:paraId="2EC16ECF" w14:textId="77777777" w:rsidTr="000407A4">
        <w:tc>
          <w:tcPr>
            <w:tcW w:w="0" w:type="auto"/>
          </w:tcPr>
          <w:p w14:paraId="2F2676FF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adness</w:t>
            </w:r>
          </w:p>
        </w:tc>
        <w:tc>
          <w:tcPr>
            <w:tcW w:w="0" w:type="auto"/>
          </w:tcPr>
          <w:p w14:paraId="71AFE183" w14:textId="2141409C" w:rsidR="001E63B0" w:rsidRPr="007C3E81" w:rsidRDefault="00C61BEC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47</w:t>
            </w:r>
          </w:p>
        </w:tc>
        <w:tc>
          <w:tcPr>
            <w:tcW w:w="0" w:type="auto"/>
          </w:tcPr>
          <w:p w14:paraId="036B465F" w14:textId="45DEE839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0" w:type="auto"/>
          </w:tcPr>
          <w:p w14:paraId="45774DA7" w14:textId="41A32E4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0" w:type="auto"/>
          </w:tcPr>
          <w:p w14:paraId="0CEAE0C7" w14:textId="1B0709D3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9</w:t>
            </w:r>
          </w:p>
        </w:tc>
        <w:tc>
          <w:tcPr>
            <w:tcW w:w="0" w:type="auto"/>
          </w:tcPr>
          <w:p w14:paraId="29BDF55B" w14:textId="056C32F0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727</w:t>
            </w:r>
          </w:p>
        </w:tc>
        <w:tc>
          <w:tcPr>
            <w:tcW w:w="0" w:type="auto"/>
          </w:tcPr>
          <w:p w14:paraId="777A6D56" w14:textId="0C9A7313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802</w:t>
            </w:r>
          </w:p>
        </w:tc>
      </w:tr>
      <w:tr w:rsidR="001E63B0" w:rsidRPr="007C3E81" w14:paraId="216085D7" w14:textId="77777777" w:rsidTr="000407A4">
        <w:tc>
          <w:tcPr>
            <w:tcW w:w="0" w:type="auto"/>
          </w:tcPr>
          <w:p w14:paraId="4DC4CAB3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frustrated</w:t>
            </w:r>
          </w:p>
        </w:tc>
        <w:tc>
          <w:tcPr>
            <w:tcW w:w="0" w:type="auto"/>
          </w:tcPr>
          <w:p w14:paraId="11A10428" w14:textId="09CB5215" w:rsidR="001E63B0" w:rsidRPr="007C3E81" w:rsidRDefault="00C61BEC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0" w:type="auto"/>
          </w:tcPr>
          <w:p w14:paraId="69291ED0" w14:textId="71F6B092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0" w:type="auto"/>
          </w:tcPr>
          <w:p w14:paraId="698FF8D0" w14:textId="16A93DA1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0" w:type="auto"/>
          </w:tcPr>
          <w:p w14:paraId="534928F1" w14:textId="4F589696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0" w:type="auto"/>
          </w:tcPr>
          <w:p w14:paraId="38B4762D" w14:textId="44670F6C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710</w:t>
            </w:r>
          </w:p>
        </w:tc>
        <w:tc>
          <w:tcPr>
            <w:tcW w:w="0" w:type="auto"/>
          </w:tcPr>
          <w:p w14:paraId="7E2660E7" w14:textId="4D6B7136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804</w:t>
            </w:r>
          </w:p>
        </w:tc>
      </w:tr>
      <w:tr w:rsidR="001E63B0" w:rsidRPr="007C3E81" w14:paraId="536B0CF1" w14:textId="77777777" w:rsidTr="000407A4">
        <w:tc>
          <w:tcPr>
            <w:tcW w:w="0" w:type="auto"/>
          </w:tcPr>
          <w:p w14:paraId="0EFB4FC4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fearforsafety_own</w:t>
            </w:r>
          </w:p>
        </w:tc>
        <w:tc>
          <w:tcPr>
            <w:tcW w:w="0" w:type="auto"/>
          </w:tcPr>
          <w:p w14:paraId="5A2FD0B1" w14:textId="23DC4C36" w:rsidR="001E63B0" w:rsidRPr="007C3E81" w:rsidRDefault="00C61BEC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87</w:t>
            </w:r>
          </w:p>
        </w:tc>
        <w:tc>
          <w:tcPr>
            <w:tcW w:w="0" w:type="auto"/>
          </w:tcPr>
          <w:p w14:paraId="776602DE" w14:textId="3D6410CB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0" w:type="auto"/>
          </w:tcPr>
          <w:p w14:paraId="1F89066C" w14:textId="1D2A70D5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0" w:type="auto"/>
          </w:tcPr>
          <w:p w14:paraId="66C815CE" w14:textId="44ABAFEA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0" w:type="auto"/>
          </w:tcPr>
          <w:p w14:paraId="24F95EFF" w14:textId="4DFDF80A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569</w:t>
            </w:r>
          </w:p>
        </w:tc>
        <w:tc>
          <w:tcPr>
            <w:tcW w:w="0" w:type="auto"/>
          </w:tcPr>
          <w:p w14:paraId="0DBE2A57" w14:textId="36C98844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827</w:t>
            </w:r>
          </w:p>
        </w:tc>
      </w:tr>
      <w:tr w:rsidR="001E63B0" w:rsidRPr="007C3E81" w14:paraId="6E446345" w14:textId="77777777" w:rsidTr="000407A4">
        <w:tc>
          <w:tcPr>
            <w:tcW w:w="0" w:type="auto"/>
          </w:tcPr>
          <w:p w14:paraId="4CDC6260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guilty</w:t>
            </w:r>
          </w:p>
        </w:tc>
        <w:tc>
          <w:tcPr>
            <w:tcW w:w="0" w:type="auto"/>
          </w:tcPr>
          <w:p w14:paraId="3DB6DB23" w14:textId="376C1C82" w:rsidR="001E63B0" w:rsidRPr="007C3E81" w:rsidRDefault="00C61BEC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  <w:tc>
          <w:tcPr>
            <w:tcW w:w="0" w:type="auto"/>
          </w:tcPr>
          <w:p w14:paraId="2B019486" w14:textId="4D67C47D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0" w:type="auto"/>
          </w:tcPr>
          <w:p w14:paraId="76ABA51B" w14:textId="7666B72A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2</w:t>
            </w:r>
          </w:p>
        </w:tc>
        <w:tc>
          <w:tcPr>
            <w:tcW w:w="0" w:type="auto"/>
          </w:tcPr>
          <w:p w14:paraId="31E9E124" w14:textId="3F1CF6AB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0" w:type="auto"/>
          </w:tcPr>
          <w:p w14:paraId="746EDDF1" w14:textId="00806AF5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416</w:t>
            </w:r>
          </w:p>
        </w:tc>
        <w:tc>
          <w:tcPr>
            <w:tcW w:w="0" w:type="auto"/>
          </w:tcPr>
          <w:p w14:paraId="5C456BC6" w14:textId="4C96B446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848</w:t>
            </w:r>
          </w:p>
        </w:tc>
      </w:tr>
      <w:tr w:rsidR="001E63B0" w:rsidRPr="007C3E81" w14:paraId="600BA2C3" w14:textId="77777777" w:rsidTr="000407A4">
        <w:tc>
          <w:tcPr>
            <w:tcW w:w="0" w:type="auto"/>
          </w:tcPr>
          <w:p w14:paraId="50A12DD3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fearforsafety_other</w:t>
            </w:r>
          </w:p>
        </w:tc>
        <w:tc>
          <w:tcPr>
            <w:tcW w:w="0" w:type="auto"/>
          </w:tcPr>
          <w:p w14:paraId="5267D6E3" w14:textId="40386A98" w:rsidR="001E63B0" w:rsidRPr="007C3E81" w:rsidRDefault="00C61BEC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0" w:type="auto"/>
          </w:tcPr>
          <w:p w14:paraId="74AB9722" w14:textId="3E2FE694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0" w:type="auto"/>
          </w:tcPr>
          <w:p w14:paraId="75D1D6EE" w14:textId="4F0A81FB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0" w:type="auto"/>
          </w:tcPr>
          <w:p w14:paraId="0E2F51BD" w14:textId="450471AD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0" w:type="auto"/>
          </w:tcPr>
          <w:p w14:paraId="485F7B14" w14:textId="39742C5A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11</w:t>
            </w:r>
          </w:p>
        </w:tc>
        <w:tc>
          <w:tcPr>
            <w:tcW w:w="0" w:type="auto"/>
          </w:tcPr>
          <w:p w14:paraId="120189AE" w14:textId="0B84786F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820</w:t>
            </w:r>
          </w:p>
        </w:tc>
      </w:tr>
      <w:tr w:rsidR="001E63B0" w:rsidRPr="007C3E81" w14:paraId="1FAE4B7F" w14:textId="77777777" w:rsidTr="000407A4">
        <w:tc>
          <w:tcPr>
            <w:tcW w:w="0" w:type="auto"/>
          </w:tcPr>
          <w:p w14:paraId="397008C7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hocked</w:t>
            </w:r>
          </w:p>
        </w:tc>
        <w:tc>
          <w:tcPr>
            <w:tcW w:w="0" w:type="auto"/>
          </w:tcPr>
          <w:p w14:paraId="1A0D9063" w14:textId="6ADBE096" w:rsidR="001E63B0" w:rsidRPr="007C3E81" w:rsidRDefault="00C61BEC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0" w:type="auto"/>
          </w:tcPr>
          <w:p w14:paraId="1568F47E" w14:textId="37F4BBB5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92</w:t>
            </w:r>
          </w:p>
        </w:tc>
        <w:tc>
          <w:tcPr>
            <w:tcW w:w="0" w:type="auto"/>
          </w:tcPr>
          <w:p w14:paraId="76784708" w14:textId="04BE84EA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-2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6</w:t>
            </w:r>
          </w:p>
        </w:tc>
        <w:tc>
          <w:tcPr>
            <w:tcW w:w="0" w:type="auto"/>
          </w:tcPr>
          <w:p w14:paraId="7F4A061F" w14:textId="29741092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0" w:type="auto"/>
          </w:tcPr>
          <w:p w14:paraId="55D9DC28" w14:textId="4AD6769D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533</w:t>
            </w:r>
          </w:p>
        </w:tc>
        <w:tc>
          <w:tcPr>
            <w:tcW w:w="0" w:type="auto"/>
          </w:tcPr>
          <w:p w14:paraId="21DFBEFA" w14:textId="72C81853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833</w:t>
            </w:r>
          </w:p>
        </w:tc>
      </w:tr>
    </w:tbl>
    <w:p w14:paraId="31CCBADC" w14:textId="3D3D556B" w:rsidR="001E63B0" w:rsidRPr="007C3E81" w:rsidRDefault="001E63B0" w:rsidP="007C3E81">
      <w:pPr>
        <w:pStyle w:val="TableCaption"/>
        <w:rPr>
          <w:rFonts w:ascii="Times New Roman" w:hAnsi="Times New Roman" w:cs="Times New Roman"/>
          <w:sz w:val="20"/>
          <w:szCs w:val="20"/>
        </w:rPr>
      </w:pPr>
    </w:p>
    <w:tbl>
      <w:tblPr>
        <w:tblStyle w:val="Table"/>
        <w:tblW w:w="0" w:type="auto"/>
        <w:tblLook w:val="0020" w:firstRow="1" w:lastRow="0" w:firstColumn="0" w:lastColumn="0" w:noHBand="0" w:noVBand="0"/>
        <w:tblCaption w:val="Factor 1. Mean intercorrelation coefficient; Overall Alpha (without item deletion)."/>
      </w:tblPr>
      <w:tblGrid>
        <w:gridCol w:w="222"/>
        <w:gridCol w:w="2906"/>
      </w:tblGrid>
      <w:tr w:rsidR="001E63B0" w:rsidRPr="007C3E81" w14:paraId="65BF5A66" w14:textId="77777777" w:rsidTr="000407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auto"/>
          </w:tcPr>
          <w:p w14:paraId="162946B1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889B3B1" w14:textId="5B002C19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E63B0" w:rsidRPr="007C3E81" w14:paraId="5D7D1CE8" w14:textId="77777777" w:rsidTr="000407A4">
        <w:tc>
          <w:tcPr>
            <w:tcW w:w="0" w:type="auto"/>
          </w:tcPr>
          <w:p w14:paraId="78FBF7BB" w14:textId="42162CA1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755BCAB9" w14:textId="70F39C32" w:rsidR="001E63B0" w:rsidRPr="007C3E81" w:rsidRDefault="00CE057E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 xml:space="preserve">Overall 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Cronbach’s Alpha=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844</w:t>
            </w:r>
          </w:p>
        </w:tc>
      </w:tr>
    </w:tbl>
    <w:p w14:paraId="03275F57" w14:textId="77777777" w:rsidR="00FF649D" w:rsidRDefault="00FF649D" w:rsidP="007C3E81">
      <w:pPr>
        <w:pStyle w:val="berschrift3"/>
        <w:spacing w:line="240" w:lineRule="auto"/>
        <w:rPr>
          <w:rFonts w:ascii="Times New Roman" w:hAnsi="Times New Roman" w:cs="Times New Roman"/>
          <w:b/>
          <w:color w:val="auto"/>
          <w:sz w:val="20"/>
          <w:szCs w:val="20"/>
        </w:rPr>
      </w:pPr>
      <w:bookmarkStart w:id="8" w:name="second-factor"/>
      <w:bookmarkEnd w:id="7"/>
    </w:p>
    <w:p w14:paraId="1AD07A99" w14:textId="7E4DA106" w:rsidR="001E63B0" w:rsidRPr="007C3E81" w:rsidRDefault="001E63B0" w:rsidP="007C3E81">
      <w:pPr>
        <w:pStyle w:val="berschrift3"/>
        <w:spacing w:line="240" w:lineRule="auto"/>
        <w:rPr>
          <w:rFonts w:ascii="Times New Roman" w:hAnsi="Times New Roman" w:cs="Times New Roman"/>
          <w:color w:val="auto"/>
          <w:sz w:val="20"/>
          <w:szCs w:val="20"/>
        </w:rPr>
      </w:pPr>
      <w:r w:rsidRPr="007C3E81">
        <w:rPr>
          <w:rFonts w:ascii="Times New Roman" w:hAnsi="Times New Roman" w:cs="Times New Roman"/>
          <w:b/>
          <w:color w:val="auto"/>
          <w:sz w:val="20"/>
          <w:szCs w:val="20"/>
        </w:rPr>
        <w:t>Table S</w:t>
      </w:r>
      <w:r w:rsidR="00FF649D">
        <w:rPr>
          <w:rFonts w:ascii="Times New Roman" w:hAnsi="Times New Roman" w:cs="Times New Roman"/>
          <w:b/>
          <w:color w:val="auto"/>
          <w:sz w:val="20"/>
          <w:szCs w:val="20"/>
        </w:rPr>
        <w:t>8</w:t>
      </w:r>
      <w:r w:rsidRPr="007C3E81">
        <w:rPr>
          <w:rFonts w:ascii="Times New Roman" w:hAnsi="Times New Roman" w:cs="Times New Roman"/>
          <w:b/>
          <w:color w:val="auto"/>
          <w:sz w:val="20"/>
          <w:szCs w:val="20"/>
        </w:rPr>
        <w:t xml:space="preserve">: </w:t>
      </w:r>
      <w:r w:rsidRPr="007C3E81">
        <w:rPr>
          <w:rFonts w:ascii="Times New Roman" w:hAnsi="Times New Roman" w:cs="Times New Roman"/>
          <w:color w:val="auto"/>
          <w:sz w:val="20"/>
          <w:szCs w:val="20"/>
        </w:rPr>
        <w:t>Item analysis on Factor 2.</w:t>
      </w:r>
    </w:p>
    <w:tbl>
      <w:tblPr>
        <w:tblStyle w:val="Table"/>
        <w:tblW w:w="5000" w:type="pct"/>
        <w:tblLook w:val="0020" w:firstRow="1" w:lastRow="0" w:firstColumn="0" w:lastColumn="0" w:noHBand="0" w:noVBand="0"/>
        <w:tblCaption w:val="Item analysis on Component 2"/>
      </w:tblPr>
      <w:tblGrid>
        <w:gridCol w:w="2606"/>
        <w:gridCol w:w="672"/>
        <w:gridCol w:w="583"/>
        <w:gridCol w:w="661"/>
        <w:gridCol w:w="1354"/>
        <w:gridCol w:w="1765"/>
        <w:gridCol w:w="1431"/>
      </w:tblGrid>
      <w:tr w:rsidR="001E63B0" w:rsidRPr="007C3E81" w14:paraId="4766B7E1" w14:textId="77777777" w:rsidTr="000407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auto"/>
          </w:tcPr>
          <w:p w14:paraId="4AFC1201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34B82B6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Mean</w:t>
            </w:r>
          </w:p>
        </w:tc>
        <w:tc>
          <w:tcPr>
            <w:tcW w:w="0" w:type="auto"/>
          </w:tcPr>
          <w:p w14:paraId="42E24B7F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D</w:t>
            </w:r>
          </w:p>
        </w:tc>
        <w:tc>
          <w:tcPr>
            <w:tcW w:w="0" w:type="auto"/>
          </w:tcPr>
          <w:p w14:paraId="7E7716A2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kew</w:t>
            </w:r>
          </w:p>
        </w:tc>
        <w:tc>
          <w:tcPr>
            <w:tcW w:w="0" w:type="auto"/>
          </w:tcPr>
          <w:p w14:paraId="39AC3A57" w14:textId="77777777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tem Difficulty</w:t>
            </w:r>
          </w:p>
        </w:tc>
        <w:tc>
          <w:tcPr>
            <w:tcW w:w="0" w:type="auto"/>
          </w:tcPr>
          <w:p w14:paraId="1F46EE41" w14:textId="77777777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tem Discrimination</w:t>
            </w:r>
          </w:p>
        </w:tc>
        <w:tc>
          <w:tcPr>
            <w:tcW w:w="0" w:type="auto"/>
          </w:tcPr>
          <w:p w14:paraId="7F2EF47F" w14:textId="77777777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Alpha, if deleted</w:t>
            </w:r>
          </w:p>
        </w:tc>
      </w:tr>
      <w:tr w:rsidR="001E63B0" w:rsidRPr="007C3E81" w14:paraId="63D01955" w14:textId="77777777" w:rsidTr="000407A4">
        <w:tc>
          <w:tcPr>
            <w:tcW w:w="0" w:type="auto"/>
          </w:tcPr>
          <w:p w14:paraId="4AA90370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ashamed</w:t>
            </w:r>
          </w:p>
        </w:tc>
        <w:tc>
          <w:tcPr>
            <w:tcW w:w="0" w:type="auto"/>
          </w:tcPr>
          <w:p w14:paraId="50F5AB37" w14:textId="16B0CC26" w:rsidR="001E63B0" w:rsidRPr="007C3E81" w:rsidRDefault="004706A5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0" w:type="auto"/>
          </w:tcPr>
          <w:p w14:paraId="7BB63A6A" w14:textId="4FAFBBE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9</w:t>
            </w:r>
          </w:p>
        </w:tc>
        <w:tc>
          <w:tcPr>
            <w:tcW w:w="0" w:type="auto"/>
          </w:tcPr>
          <w:p w14:paraId="18EBE1C2" w14:textId="16FBDC8F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</w:tcPr>
          <w:p w14:paraId="2C407CA9" w14:textId="1401E8A6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0" w:type="auto"/>
          </w:tcPr>
          <w:p w14:paraId="40FB272D" w14:textId="28354F47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22</w:t>
            </w:r>
          </w:p>
        </w:tc>
        <w:tc>
          <w:tcPr>
            <w:tcW w:w="0" w:type="auto"/>
          </w:tcPr>
          <w:p w14:paraId="7E1AC3A2" w14:textId="7F16D6C7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788</w:t>
            </w:r>
          </w:p>
        </w:tc>
      </w:tr>
      <w:tr w:rsidR="001E63B0" w:rsidRPr="007C3E81" w14:paraId="734AEE0A" w14:textId="77777777" w:rsidTr="000407A4">
        <w:tc>
          <w:tcPr>
            <w:tcW w:w="0" w:type="auto"/>
          </w:tcPr>
          <w:p w14:paraId="4168B8E8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loosecontroloffeelings</w:t>
            </w:r>
          </w:p>
        </w:tc>
        <w:tc>
          <w:tcPr>
            <w:tcW w:w="0" w:type="auto"/>
          </w:tcPr>
          <w:p w14:paraId="698A6CC1" w14:textId="3F17B113" w:rsidR="001E63B0" w:rsidRPr="007C3E81" w:rsidRDefault="004706A5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0" w:type="auto"/>
          </w:tcPr>
          <w:p w14:paraId="7E7B0519" w14:textId="13ADB664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8</w:t>
            </w:r>
          </w:p>
        </w:tc>
        <w:tc>
          <w:tcPr>
            <w:tcW w:w="0" w:type="auto"/>
          </w:tcPr>
          <w:p w14:paraId="507F79E1" w14:textId="3E40F3EC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0" w:type="auto"/>
          </w:tcPr>
          <w:p w14:paraId="457398DC" w14:textId="19FC0AB0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0" w:type="auto"/>
          </w:tcPr>
          <w:p w14:paraId="7EBC0DE1" w14:textId="158E7960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599</w:t>
            </w:r>
          </w:p>
        </w:tc>
        <w:tc>
          <w:tcPr>
            <w:tcW w:w="0" w:type="auto"/>
          </w:tcPr>
          <w:p w14:paraId="0F6D6867" w14:textId="36E48933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722</w:t>
            </w:r>
          </w:p>
        </w:tc>
      </w:tr>
      <w:tr w:rsidR="001E63B0" w:rsidRPr="007C3E81" w14:paraId="1AC268E5" w14:textId="77777777" w:rsidTr="000407A4">
        <w:tc>
          <w:tcPr>
            <w:tcW w:w="0" w:type="auto"/>
          </w:tcPr>
          <w:p w14:paraId="1C9ADF6F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problems_with_concentration</w:t>
            </w:r>
          </w:p>
        </w:tc>
        <w:tc>
          <w:tcPr>
            <w:tcW w:w="0" w:type="auto"/>
          </w:tcPr>
          <w:p w14:paraId="7C7A6B14" w14:textId="468C81F4" w:rsidR="001E63B0" w:rsidRPr="007C3E81" w:rsidRDefault="004706A5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74</w:t>
            </w:r>
          </w:p>
        </w:tc>
        <w:tc>
          <w:tcPr>
            <w:tcW w:w="0" w:type="auto"/>
          </w:tcPr>
          <w:p w14:paraId="7F6AE296" w14:textId="421A6D55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3</w:t>
            </w:r>
          </w:p>
        </w:tc>
        <w:tc>
          <w:tcPr>
            <w:tcW w:w="0" w:type="auto"/>
          </w:tcPr>
          <w:p w14:paraId="42838C4D" w14:textId="1F1A4DF8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0" w:type="auto"/>
          </w:tcPr>
          <w:p w14:paraId="4BAA50E5" w14:textId="773379AA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0" w:type="auto"/>
          </w:tcPr>
          <w:p w14:paraId="5FEE42BF" w14:textId="760C7F34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43</w:t>
            </w:r>
          </w:p>
        </w:tc>
        <w:tc>
          <w:tcPr>
            <w:tcW w:w="0" w:type="auto"/>
          </w:tcPr>
          <w:p w14:paraId="52838642" w14:textId="19F37BC6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89</w:t>
            </w:r>
          </w:p>
        </w:tc>
      </w:tr>
      <w:tr w:rsidR="001E63B0" w:rsidRPr="007C3E81" w14:paraId="61CAE8C0" w14:textId="77777777" w:rsidTr="000407A4">
        <w:tc>
          <w:tcPr>
            <w:tcW w:w="0" w:type="auto"/>
          </w:tcPr>
          <w:p w14:paraId="2F3EE7A5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physical_reactions</w:t>
            </w:r>
          </w:p>
        </w:tc>
        <w:tc>
          <w:tcPr>
            <w:tcW w:w="0" w:type="auto"/>
          </w:tcPr>
          <w:p w14:paraId="1B495F3D" w14:textId="1861E834" w:rsidR="001E63B0" w:rsidRPr="007C3E81" w:rsidRDefault="004706A5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0" w:type="auto"/>
          </w:tcPr>
          <w:p w14:paraId="68D766C6" w14:textId="26171519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  <w:tc>
          <w:tcPr>
            <w:tcW w:w="0" w:type="auto"/>
          </w:tcPr>
          <w:p w14:paraId="2A8E9BF0" w14:textId="72225F3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0" w:type="auto"/>
          </w:tcPr>
          <w:p w14:paraId="3C011024" w14:textId="69F72C6A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0" w:type="auto"/>
          </w:tcPr>
          <w:p w14:paraId="0FD519A3" w14:textId="62190569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19</w:t>
            </w:r>
          </w:p>
        </w:tc>
        <w:tc>
          <w:tcPr>
            <w:tcW w:w="0" w:type="auto"/>
          </w:tcPr>
          <w:p w14:paraId="7D452C8C" w14:textId="6FE661BF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700</w:t>
            </w:r>
          </w:p>
        </w:tc>
      </w:tr>
      <w:tr w:rsidR="001E63B0" w:rsidRPr="007C3E81" w14:paraId="566BF1D8" w14:textId="77777777" w:rsidTr="000407A4">
        <w:tc>
          <w:tcPr>
            <w:tcW w:w="0" w:type="auto"/>
          </w:tcPr>
          <w:p w14:paraId="404FEB30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leep_disordered</w:t>
            </w:r>
          </w:p>
        </w:tc>
        <w:tc>
          <w:tcPr>
            <w:tcW w:w="0" w:type="auto"/>
          </w:tcPr>
          <w:p w14:paraId="54FE5752" w14:textId="05172B2D" w:rsidR="001E63B0" w:rsidRPr="007C3E81" w:rsidRDefault="004706A5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  <w:tc>
          <w:tcPr>
            <w:tcW w:w="0" w:type="auto"/>
          </w:tcPr>
          <w:p w14:paraId="3C68B82F" w14:textId="684D886E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</w:tcPr>
          <w:p w14:paraId="186EC349" w14:textId="4F73F675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0" w:type="auto"/>
          </w:tcPr>
          <w:p w14:paraId="6C4683AF" w14:textId="53384C48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0" w:type="auto"/>
          </w:tcPr>
          <w:p w14:paraId="6836CB4E" w14:textId="0A9DE6FE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593</w:t>
            </w:r>
          </w:p>
        </w:tc>
        <w:tc>
          <w:tcPr>
            <w:tcW w:w="0" w:type="auto"/>
          </w:tcPr>
          <w:p w14:paraId="19225D8F" w14:textId="35A42B59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719</w:t>
            </w:r>
          </w:p>
        </w:tc>
      </w:tr>
    </w:tbl>
    <w:p w14:paraId="0A3008A3" w14:textId="19C905B9" w:rsidR="001E63B0" w:rsidRPr="007C3E81" w:rsidRDefault="001E63B0" w:rsidP="007C3E81">
      <w:pPr>
        <w:pStyle w:val="TableCaption"/>
        <w:rPr>
          <w:rFonts w:ascii="Times New Roman" w:hAnsi="Times New Roman" w:cs="Times New Roman"/>
          <w:sz w:val="20"/>
          <w:szCs w:val="20"/>
        </w:rPr>
      </w:pPr>
    </w:p>
    <w:tbl>
      <w:tblPr>
        <w:tblStyle w:val="Table"/>
        <w:tblW w:w="0" w:type="auto"/>
        <w:tblLook w:val="0020" w:firstRow="1" w:lastRow="0" w:firstColumn="0" w:lastColumn="0" w:noHBand="0" w:noVBand="0"/>
        <w:tblCaption w:val="Factor 2. Mean intercorrelation coefficient; Overall Alpha (without item deletion)."/>
      </w:tblPr>
      <w:tblGrid>
        <w:gridCol w:w="222"/>
        <w:gridCol w:w="2906"/>
      </w:tblGrid>
      <w:tr w:rsidR="001E63B0" w:rsidRPr="007C3E81" w14:paraId="220DE7CE" w14:textId="77777777" w:rsidTr="000407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auto"/>
          </w:tcPr>
          <w:p w14:paraId="6FC7FBCD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613D637" w14:textId="040B9C9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E63B0" w:rsidRPr="007C3E81" w14:paraId="7B1FA95D" w14:textId="77777777" w:rsidTr="000407A4">
        <w:tc>
          <w:tcPr>
            <w:tcW w:w="0" w:type="auto"/>
          </w:tcPr>
          <w:p w14:paraId="0A828BED" w14:textId="2F21479B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D3EBE84" w14:textId="35FE6420" w:rsidR="001E63B0" w:rsidRPr="007C3E81" w:rsidRDefault="00CE057E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 xml:space="preserve">Overall 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Cronbach’s Alpha=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770</w:t>
            </w:r>
          </w:p>
        </w:tc>
      </w:tr>
    </w:tbl>
    <w:p w14:paraId="08B145B5" w14:textId="494A23AA" w:rsidR="00043451" w:rsidRDefault="00043451" w:rsidP="007C3E81">
      <w:pPr>
        <w:pStyle w:val="TableCaption"/>
        <w:rPr>
          <w:rFonts w:ascii="Times New Roman" w:hAnsi="Times New Roman" w:cs="Times New Roman"/>
          <w:b/>
          <w:i w:val="0"/>
          <w:sz w:val="20"/>
          <w:szCs w:val="20"/>
        </w:rPr>
      </w:pPr>
      <w:bookmarkStart w:id="9" w:name="first-factor-1"/>
      <w:bookmarkStart w:id="10" w:name="after-item-deletion"/>
      <w:bookmarkEnd w:id="8"/>
    </w:p>
    <w:p w14:paraId="13CBDA0B" w14:textId="0F33B300" w:rsidR="00043451" w:rsidRPr="007C3E81" w:rsidRDefault="00043451" w:rsidP="007C3E81">
      <w:pPr>
        <w:spacing w:line="240" w:lineRule="auto"/>
        <w:rPr>
          <w:rFonts w:ascii="Times New Roman" w:eastAsiaTheme="minorHAnsi" w:hAnsi="Times New Roman" w:cs="Times New Roman"/>
          <w:b/>
          <w:sz w:val="20"/>
          <w:szCs w:val="20"/>
          <w:lang w:eastAsia="en-US"/>
        </w:rPr>
      </w:pPr>
    </w:p>
    <w:p w14:paraId="0E788EB2" w14:textId="28FDC947" w:rsidR="001E63B0" w:rsidRPr="007C3E81" w:rsidRDefault="001E63B0" w:rsidP="007C3E81">
      <w:pPr>
        <w:pStyle w:val="TableCaption"/>
        <w:rPr>
          <w:rFonts w:ascii="Times New Roman" w:hAnsi="Times New Roman" w:cs="Times New Roman"/>
          <w:i w:val="0"/>
          <w:sz w:val="20"/>
          <w:szCs w:val="20"/>
        </w:rPr>
      </w:pPr>
      <w:r w:rsidRPr="007C3E81">
        <w:rPr>
          <w:rFonts w:ascii="Times New Roman" w:hAnsi="Times New Roman" w:cs="Times New Roman"/>
          <w:b/>
          <w:i w:val="0"/>
          <w:sz w:val="20"/>
          <w:szCs w:val="20"/>
        </w:rPr>
        <w:t>Table S</w:t>
      </w:r>
      <w:r w:rsidR="00FF649D">
        <w:rPr>
          <w:rFonts w:ascii="Times New Roman" w:hAnsi="Times New Roman" w:cs="Times New Roman"/>
          <w:b/>
          <w:i w:val="0"/>
          <w:sz w:val="20"/>
          <w:szCs w:val="20"/>
        </w:rPr>
        <w:t>9</w:t>
      </w:r>
      <w:r w:rsidRPr="007C3E81">
        <w:rPr>
          <w:rFonts w:ascii="Times New Roman" w:hAnsi="Times New Roman" w:cs="Times New Roman"/>
          <w:b/>
          <w:i w:val="0"/>
          <w:sz w:val="20"/>
          <w:szCs w:val="20"/>
        </w:rPr>
        <w:t>:</w:t>
      </w:r>
      <w:r w:rsidRPr="007C3E81">
        <w:rPr>
          <w:rFonts w:ascii="Times New Roman" w:hAnsi="Times New Roman" w:cs="Times New Roman"/>
          <w:i w:val="0"/>
          <w:sz w:val="20"/>
          <w:szCs w:val="20"/>
        </w:rPr>
        <w:t xml:space="preserve"> Item analysis on </w:t>
      </w:r>
      <w:r w:rsidR="00F50D53">
        <w:rPr>
          <w:rFonts w:ascii="Times New Roman" w:hAnsi="Times New Roman" w:cs="Times New Roman"/>
          <w:i w:val="0"/>
          <w:sz w:val="20"/>
          <w:szCs w:val="20"/>
        </w:rPr>
        <w:t>Factor</w:t>
      </w:r>
      <w:r w:rsidR="00F50D53" w:rsidRPr="007C3E81">
        <w:rPr>
          <w:rFonts w:ascii="Times New Roman" w:hAnsi="Times New Roman" w:cs="Times New Roman"/>
          <w:i w:val="0"/>
          <w:sz w:val="20"/>
          <w:szCs w:val="20"/>
        </w:rPr>
        <w:t xml:space="preserve"> </w:t>
      </w:r>
      <w:r w:rsidRPr="007C3E81">
        <w:rPr>
          <w:rFonts w:ascii="Times New Roman" w:hAnsi="Times New Roman" w:cs="Times New Roman"/>
          <w:i w:val="0"/>
          <w:sz w:val="20"/>
          <w:szCs w:val="20"/>
        </w:rPr>
        <w:t>1 after item deletion “guilty”.</w:t>
      </w:r>
    </w:p>
    <w:tbl>
      <w:tblPr>
        <w:tblStyle w:val="Table"/>
        <w:tblW w:w="5000" w:type="pct"/>
        <w:tblLook w:val="0020" w:firstRow="1" w:lastRow="0" w:firstColumn="0" w:lastColumn="0" w:noHBand="0" w:noVBand="0"/>
        <w:tblCaption w:val="Item analysis on Component 1"/>
      </w:tblPr>
      <w:tblGrid>
        <w:gridCol w:w="1872"/>
        <w:gridCol w:w="719"/>
        <w:gridCol w:w="624"/>
        <w:gridCol w:w="708"/>
        <w:gridCol w:w="1522"/>
        <w:gridCol w:w="1962"/>
        <w:gridCol w:w="1665"/>
      </w:tblGrid>
      <w:tr w:rsidR="001E63B0" w:rsidRPr="007C3E81" w14:paraId="7FD28CF9" w14:textId="77777777" w:rsidTr="000407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auto"/>
          </w:tcPr>
          <w:p w14:paraId="42070D11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38D2D2E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Mean</w:t>
            </w:r>
          </w:p>
        </w:tc>
        <w:tc>
          <w:tcPr>
            <w:tcW w:w="0" w:type="auto"/>
          </w:tcPr>
          <w:p w14:paraId="7A0AF5AE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D</w:t>
            </w:r>
          </w:p>
        </w:tc>
        <w:tc>
          <w:tcPr>
            <w:tcW w:w="0" w:type="auto"/>
          </w:tcPr>
          <w:p w14:paraId="1180085A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kew</w:t>
            </w:r>
          </w:p>
        </w:tc>
        <w:tc>
          <w:tcPr>
            <w:tcW w:w="0" w:type="auto"/>
          </w:tcPr>
          <w:p w14:paraId="77CD2D26" w14:textId="77777777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tem Difficulty</w:t>
            </w:r>
          </w:p>
        </w:tc>
        <w:tc>
          <w:tcPr>
            <w:tcW w:w="0" w:type="auto"/>
          </w:tcPr>
          <w:p w14:paraId="1549FD73" w14:textId="77777777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tem Discrimination</w:t>
            </w:r>
          </w:p>
        </w:tc>
        <w:tc>
          <w:tcPr>
            <w:tcW w:w="0" w:type="auto"/>
          </w:tcPr>
          <w:p w14:paraId="528CD4F5" w14:textId="77777777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Alpha, if deleted</w:t>
            </w:r>
          </w:p>
        </w:tc>
      </w:tr>
      <w:tr w:rsidR="001E63B0" w:rsidRPr="007C3E81" w14:paraId="63231FA6" w14:textId="77777777" w:rsidTr="000407A4">
        <w:tc>
          <w:tcPr>
            <w:tcW w:w="0" w:type="auto"/>
          </w:tcPr>
          <w:p w14:paraId="4B7721B8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helpless</w:t>
            </w:r>
          </w:p>
        </w:tc>
        <w:tc>
          <w:tcPr>
            <w:tcW w:w="0" w:type="auto"/>
          </w:tcPr>
          <w:p w14:paraId="34557406" w14:textId="14D54582" w:rsidR="001E63B0" w:rsidRPr="007C3E81" w:rsidRDefault="004706A5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0" w:type="auto"/>
          </w:tcPr>
          <w:p w14:paraId="4D50DE66" w14:textId="562C673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0" w:type="auto"/>
          </w:tcPr>
          <w:p w14:paraId="3270CF30" w14:textId="10F91E58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3</w:t>
            </w:r>
          </w:p>
        </w:tc>
        <w:tc>
          <w:tcPr>
            <w:tcW w:w="0" w:type="auto"/>
          </w:tcPr>
          <w:p w14:paraId="2CC94000" w14:textId="72684AAE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0" w:type="auto"/>
          </w:tcPr>
          <w:p w14:paraId="3FA9187E" w14:textId="5BB87059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54</w:t>
            </w:r>
          </w:p>
        </w:tc>
        <w:tc>
          <w:tcPr>
            <w:tcW w:w="0" w:type="auto"/>
          </w:tcPr>
          <w:p w14:paraId="551D611B" w14:textId="22BB7002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818</w:t>
            </w:r>
          </w:p>
        </w:tc>
      </w:tr>
      <w:tr w:rsidR="001E63B0" w:rsidRPr="007C3E81" w14:paraId="4391B6E9" w14:textId="77777777" w:rsidTr="000407A4">
        <w:tc>
          <w:tcPr>
            <w:tcW w:w="0" w:type="auto"/>
          </w:tcPr>
          <w:p w14:paraId="55821126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adness</w:t>
            </w:r>
          </w:p>
        </w:tc>
        <w:tc>
          <w:tcPr>
            <w:tcW w:w="0" w:type="auto"/>
          </w:tcPr>
          <w:p w14:paraId="79D8C394" w14:textId="3ACB54B0" w:rsidR="001E63B0" w:rsidRPr="007C3E81" w:rsidRDefault="004706A5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47</w:t>
            </w:r>
          </w:p>
        </w:tc>
        <w:tc>
          <w:tcPr>
            <w:tcW w:w="0" w:type="auto"/>
          </w:tcPr>
          <w:p w14:paraId="0BD410BC" w14:textId="2D0969C9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0" w:type="auto"/>
          </w:tcPr>
          <w:p w14:paraId="6192BB76" w14:textId="763A6F9B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0" w:type="auto"/>
          </w:tcPr>
          <w:p w14:paraId="552E7C6D" w14:textId="2CF64EA6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9</w:t>
            </w:r>
          </w:p>
        </w:tc>
        <w:tc>
          <w:tcPr>
            <w:tcW w:w="0" w:type="auto"/>
          </w:tcPr>
          <w:p w14:paraId="73684447" w14:textId="6A34D20F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735</w:t>
            </w:r>
          </w:p>
        </w:tc>
        <w:tc>
          <w:tcPr>
            <w:tcW w:w="0" w:type="auto"/>
          </w:tcPr>
          <w:p w14:paraId="02103A1A" w14:textId="0810AFA4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802</w:t>
            </w:r>
          </w:p>
        </w:tc>
      </w:tr>
      <w:tr w:rsidR="001E63B0" w:rsidRPr="007C3E81" w14:paraId="32C9997D" w14:textId="77777777" w:rsidTr="000407A4">
        <w:tc>
          <w:tcPr>
            <w:tcW w:w="0" w:type="auto"/>
          </w:tcPr>
          <w:p w14:paraId="4822DCB7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frustrated</w:t>
            </w:r>
          </w:p>
        </w:tc>
        <w:tc>
          <w:tcPr>
            <w:tcW w:w="0" w:type="auto"/>
          </w:tcPr>
          <w:p w14:paraId="7C7A41AD" w14:textId="09175EEE" w:rsidR="001E63B0" w:rsidRPr="007C3E81" w:rsidRDefault="004706A5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0" w:type="auto"/>
          </w:tcPr>
          <w:p w14:paraId="79368AF2" w14:textId="154E7354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0" w:type="auto"/>
          </w:tcPr>
          <w:p w14:paraId="3C7D64EB" w14:textId="309333DE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0" w:type="auto"/>
          </w:tcPr>
          <w:p w14:paraId="319560B7" w14:textId="040AC478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0" w:type="auto"/>
          </w:tcPr>
          <w:p w14:paraId="4AAC220C" w14:textId="77C0772B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92</w:t>
            </w:r>
          </w:p>
        </w:tc>
        <w:tc>
          <w:tcPr>
            <w:tcW w:w="0" w:type="auto"/>
          </w:tcPr>
          <w:p w14:paraId="48A310D5" w14:textId="0023EE12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811</w:t>
            </w:r>
          </w:p>
        </w:tc>
      </w:tr>
      <w:tr w:rsidR="001E63B0" w:rsidRPr="007C3E81" w14:paraId="1AAC8D02" w14:textId="77777777" w:rsidTr="000407A4">
        <w:tc>
          <w:tcPr>
            <w:tcW w:w="0" w:type="auto"/>
          </w:tcPr>
          <w:p w14:paraId="7B122FA4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fearforsafety_own</w:t>
            </w:r>
          </w:p>
        </w:tc>
        <w:tc>
          <w:tcPr>
            <w:tcW w:w="0" w:type="auto"/>
          </w:tcPr>
          <w:p w14:paraId="03BAA19D" w14:textId="4BFB5358" w:rsidR="001E63B0" w:rsidRPr="007C3E81" w:rsidRDefault="004706A5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87</w:t>
            </w:r>
          </w:p>
        </w:tc>
        <w:tc>
          <w:tcPr>
            <w:tcW w:w="0" w:type="auto"/>
          </w:tcPr>
          <w:p w14:paraId="29D6C167" w14:textId="25D74ADF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0" w:type="auto"/>
          </w:tcPr>
          <w:p w14:paraId="2EC65D31" w14:textId="485E8AB0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9</w:t>
            </w:r>
          </w:p>
        </w:tc>
        <w:tc>
          <w:tcPr>
            <w:tcW w:w="0" w:type="auto"/>
          </w:tcPr>
          <w:p w14:paraId="0AF1F34D" w14:textId="7C60F9B9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0" w:type="auto"/>
          </w:tcPr>
          <w:p w14:paraId="7F0F83EC" w14:textId="584624AF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569</w:t>
            </w:r>
          </w:p>
        </w:tc>
        <w:tc>
          <w:tcPr>
            <w:tcW w:w="0" w:type="auto"/>
          </w:tcPr>
          <w:p w14:paraId="1144E25C" w14:textId="5F824180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835</w:t>
            </w:r>
          </w:p>
        </w:tc>
      </w:tr>
      <w:tr w:rsidR="001E63B0" w:rsidRPr="007C3E81" w14:paraId="13FA1DA2" w14:textId="77777777" w:rsidTr="000407A4">
        <w:tc>
          <w:tcPr>
            <w:tcW w:w="0" w:type="auto"/>
          </w:tcPr>
          <w:p w14:paraId="68AA584C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fearforsafety_other</w:t>
            </w:r>
          </w:p>
        </w:tc>
        <w:tc>
          <w:tcPr>
            <w:tcW w:w="0" w:type="auto"/>
          </w:tcPr>
          <w:p w14:paraId="6A0A3BE4" w14:textId="0AA4860D" w:rsidR="001E63B0" w:rsidRPr="007C3E81" w:rsidRDefault="004706A5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0" w:type="auto"/>
          </w:tcPr>
          <w:p w14:paraId="25A88354" w14:textId="54CDC9D5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0" w:type="auto"/>
          </w:tcPr>
          <w:p w14:paraId="4CC2FDC3" w14:textId="099491A0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-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0" w:type="auto"/>
          </w:tcPr>
          <w:p w14:paraId="6F8E1048" w14:textId="66B0A86D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0" w:type="auto"/>
          </w:tcPr>
          <w:p w14:paraId="38139052" w14:textId="04A102C4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04</w:t>
            </w:r>
          </w:p>
        </w:tc>
        <w:tc>
          <w:tcPr>
            <w:tcW w:w="0" w:type="auto"/>
          </w:tcPr>
          <w:p w14:paraId="61945E7F" w14:textId="7C30C094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828</w:t>
            </w:r>
          </w:p>
        </w:tc>
      </w:tr>
      <w:tr w:rsidR="001E63B0" w:rsidRPr="007C3E81" w14:paraId="75CB350E" w14:textId="77777777" w:rsidTr="000407A4">
        <w:tc>
          <w:tcPr>
            <w:tcW w:w="0" w:type="auto"/>
          </w:tcPr>
          <w:p w14:paraId="7D4F8E1D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hocked</w:t>
            </w:r>
          </w:p>
        </w:tc>
        <w:tc>
          <w:tcPr>
            <w:tcW w:w="0" w:type="auto"/>
          </w:tcPr>
          <w:p w14:paraId="700BEC90" w14:textId="78BD2448" w:rsidR="001E63B0" w:rsidRPr="007C3E81" w:rsidRDefault="004706A5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49</w:t>
            </w:r>
          </w:p>
        </w:tc>
        <w:tc>
          <w:tcPr>
            <w:tcW w:w="0" w:type="auto"/>
          </w:tcPr>
          <w:p w14:paraId="147F3E3C" w14:textId="68DC9170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92</w:t>
            </w:r>
          </w:p>
        </w:tc>
        <w:tc>
          <w:tcPr>
            <w:tcW w:w="0" w:type="auto"/>
          </w:tcPr>
          <w:p w14:paraId="70834941" w14:textId="5EB2A460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-2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6</w:t>
            </w:r>
          </w:p>
        </w:tc>
        <w:tc>
          <w:tcPr>
            <w:tcW w:w="0" w:type="auto"/>
          </w:tcPr>
          <w:p w14:paraId="779E2B0F" w14:textId="5D3F462A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0" w:type="auto"/>
          </w:tcPr>
          <w:p w14:paraId="09E6E6BF" w14:textId="36BE97C3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546</w:t>
            </w:r>
          </w:p>
        </w:tc>
        <w:tc>
          <w:tcPr>
            <w:tcW w:w="0" w:type="auto"/>
          </w:tcPr>
          <w:p w14:paraId="7A2EF072" w14:textId="00AD3E27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839</w:t>
            </w:r>
          </w:p>
        </w:tc>
      </w:tr>
    </w:tbl>
    <w:p w14:paraId="38F231E9" w14:textId="45B2A852" w:rsidR="001E63B0" w:rsidRPr="007C3E81" w:rsidRDefault="001E63B0" w:rsidP="007C3E81">
      <w:pPr>
        <w:pStyle w:val="TableCaption"/>
        <w:rPr>
          <w:rFonts w:ascii="Times New Roman" w:hAnsi="Times New Roman" w:cs="Times New Roman"/>
          <w:sz w:val="20"/>
          <w:szCs w:val="20"/>
        </w:rPr>
      </w:pPr>
    </w:p>
    <w:tbl>
      <w:tblPr>
        <w:tblStyle w:val="Table"/>
        <w:tblW w:w="0" w:type="auto"/>
        <w:tblLook w:val="0020" w:firstRow="1" w:lastRow="0" w:firstColumn="0" w:lastColumn="0" w:noHBand="0" w:noVBand="0"/>
        <w:tblCaption w:val="Factor 1. Mean intercorrelation coefficient; Overall Alpha."/>
      </w:tblPr>
      <w:tblGrid>
        <w:gridCol w:w="222"/>
        <w:gridCol w:w="2906"/>
      </w:tblGrid>
      <w:tr w:rsidR="001E63B0" w:rsidRPr="007C3E81" w14:paraId="3155ACE6" w14:textId="77777777" w:rsidTr="000407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auto"/>
          </w:tcPr>
          <w:p w14:paraId="3E717E87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30FD471" w14:textId="1920047F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E63B0" w:rsidRPr="007C3E81" w14:paraId="648E9578" w14:textId="77777777" w:rsidTr="000407A4">
        <w:tc>
          <w:tcPr>
            <w:tcW w:w="0" w:type="auto"/>
          </w:tcPr>
          <w:p w14:paraId="3ED6AFB9" w14:textId="7C1DC30D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D202093" w14:textId="7C1B1A56" w:rsidR="001E63B0" w:rsidRPr="007C3E81" w:rsidRDefault="007954FE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 xml:space="preserve">Overall 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Cronbach’s Alpha=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848</w:t>
            </w:r>
          </w:p>
        </w:tc>
      </w:tr>
    </w:tbl>
    <w:p w14:paraId="4D091647" w14:textId="77777777" w:rsidR="001E63B0" w:rsidRPr="007C3E81" w:rsidRDefault="001E63B0" w:rsidP="007C3E81">
      <w:pPr>
        <w:pStyle w:val="TableCaption"/>
        <w:rPr>
          <w:rFonts w:ascii="Times New Roman" w:hAnsi="Times New Roman" w:cs="Times New Roman"/>
          <w:sz w:val="20"/>
          <w:szCs w:val="20"/>
        </w:rPr>
      </w:pPr>
      <w:bookmarkStart w:id="11" w:name="second-factor-1"/>
      <w:bookmarkEnd w:id="9"/>
    </w:p>
    <w:p w14:paraId="70A87B08" w14:textId="77777777" w:rsidR="00043451" w:rsidRPr="007C3E81" w:rsidRDefault="00043451" w:rsidP="007C3E81">
      <w:pPr>
        <w:pStyle w:val="TableCaption"/>
        <w:rPr>
          <w:rFonts w:ascii="Times New Roman" w:hAnsi="Times New Roman" w:cs="Times New Roman"/>
          <w:sz w:val="20"/>
          <w:szCs w:val="20"/>
        </w:rPr>
      </w:pPr>
    </w:p>
    <w:p w14:paraId="0A84C890" w14:textId="2B1F8302" w:rsidR="001E63B0" w:rsidRPr="007C3E81" w:rsidRDefault="001E63B0" w:rsidP="007C3E81">
      <w:pPr>
        <w:pStyle w:val="TableCaption"/>
        <w:rPr>
          <w:rFonts w:ascii="Times New Roman" w:hAnsi="Times New Roman" w:cs="Times New Roman"/>
          <w:i w:val="0"/>
          <w:sz w:val="20"/>
          <w:szCs w:val="20"/>
        </w:rPr>
      </w:pPr>
      <w:r w:rsidRPr="007C3E81">
        <w:rPr>
          <w:rFonts w:ascii="Times New Roman" w:hAnsi="Times New Roman" w:cs="Times New Roman"/>
          <w:b/>
          <w:i w:val="0"/>
          <w:sz w:val="20"/>
          <w:szCs w:val="20"/>
        </w:rPr>
        <w:t>Table S</w:t>
      </w:r>
      <w:r w:rsidR="00FF649D">
        <w:rPr>
          <w:rFonts w:ascii="Times New Roman" w:hAnsi="Times New Roman" w:cs="Times New Roman"/>
          <w:b/>
          <w:i w:val="0"/>
          <w:sz w:val="20"/>
          <w:szCs w:val="20"/>
        </w:rPr>
        <w:t>10</w:t>
      </w:r>
      <w:r w:rsidRPr="007C3E81">
        <w:rPr>
          <w:rFonts w:ascii="Times New Roman" w:hAnsi="Times New Roman" w:cs="Times New Roman"/>
          <w:b/>
          <w:i w:val="0"/>
          <w:sz w:val="20"/>
          <w:szCs w:val="20"/>
        </w:rPr>
        <w:t>:</w:t>
      </w:r>
      <w:r w:rsidRPr="007C3E81">
        <w:rPr>
          <w:rFonts w:ascii="Times New Roman" w:hAnsi="Times New Roman" w:cs="Times New Roman"/>
          <w:i w:val="0"/>
          <w:sz w:val="20"/>
          <w:szCs w:val="20"/>
        </w:rPr>
        <w:t xml:space="preserve"> Item analysis on </w:t>
      </w:r>
      <w:r w:rsidR="00F50D53">
        <w:rPr>
          <w:rFonts w:ascii="Times New Roman" w:hAnsi="Times New Roman" w:cs="Times New Roman"/>
          <w:i w:val="0"/>
          <w:sz w:val="20"/>
          <w:szCs w:val="20"/>
        </w:rPr>
        <w:t>Factor</w:t>
      </w:r>
      <w:r w:rsidR="00F50D53" w:rsidRPr="007C3E81">
        <w:rPr>
          <w:rFonts w:ascii="Times New Roman" w:hAnsi="Times New Roman" w:cs="Times New Roman"/>
          <w:i w:val="0"/>
          <w:sz w:val="20"/>
          <w:szCs w:val="20"/>
        </w:rPr>
        <w:t xml:space="preserve"> </w:t>
      </w:r>
      <w:r w:rsidRPr="007C3E81">
        <w:rPr>
          <w:rFonts w:ascii="Times New Roman" w:hAnsi="Times New Roman" w:cs="Times New Roman"/>
          <w:i w:val="0"/>
          <w:sz w:val="20"/>
          <w:szCs w:val="20"/>
        </w:rPr>
        <w:t>2 after item deletion “ashamed”</w:t>
      </w:r>
      <w:r w:rsidR="00043451" w:rsidRPr="007C3E81">
        <w:rPr>
          <w:rFonts w:ascii="Times New Roman" w:hAnsi="Times New Roman" w:cs="Times New Roman"/>
          <w:i w:val="0"/>
          <w:sz w:val="20"/>
          <w:szCs w:val="20"/>
        </w:rPr>
        <w:t>.</w:t>
      </w:r>
    </w:p>
    <w:tbl>
      <w:tblPr>
        <w:tblStyle w:val="Table"/>
        <w:tblW w:w="5000" w:type="pct"/>
        <w:tblLook w:val="0020" w:firstRow="1" w:lastRow="0" w:firstColumn="0" w:lastColumn="0" w:noHBand="0" w:noVBand="0"/>
        <w:tblCaption w:val="Item analysis on Component 2"/>
      </w:tblPr>
      <w:tblGrid>
        <w:gridCol w:w="2606"/>
        <w:gridCol w:w="672"/>
        <w:gridCol w:w="583"/>
        <w:gridCol w:w="661"/>
        <w:gridCol w:w="1354"/>
        <w:gridCol w:w="1765"/>
        <w:gridCol w:w="1431"/>
      </w:tblGrid>
      <w:tr w:rsidR="001E63B0" w:rsidRPr="007C3E81" w14:paraId="015143D5" w14:textId="77777777" w:rsidTr="000407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auto"/>
          </w:tcPr>
          <w:p w14:paraId="230EEA19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E3773E3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Mean</w:t>
            </w:r>
          </w:p>
        </w:tc>
        <w:tc>
          <w:tcPr>
            <w:tcW w:w="0" w:type="auto"/>
          </w:tcPr>
          <w:p w14:paraId="006584CA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D</w:t>
            </w:r>
          </w:p>
        </w:tc>
        <w:tc>
          <w:tcPr>
            <w:tcW w:w="0" w:type="auto"/>
          </w:tcPr>
          <w:p w14:paraId="51A3EB22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kew</w:t>
            </w:r>
          </w:p>
        </w:tc>
        <w:tc>
          <w:tcPr>
            <w:tcW w:w="0" w:type="auto"/>
          </w:tcPr>
          <w:p w14:paraId="18806893" w14:textId="77777777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tem Difficulty</w:t>
            </w:r>
          </w:p>
        </w:tc>
        <w:tc>
          <w:tcPr>
            <w:tcW w:w="0" w:type="auto"/>
          </w:tcPr>
          <w:p w14:paraId="11387C83" w14:textId="77777777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Item Discrimination</w:t>
            </w:r>
          </w:p>
        </w:tc>
        <w:tc>
          <w:tcPr>
            <w:tcW w:w="0" w:type="auto"/>
          </w:tcPr>
          <w:p w14:paraId="3F0D6E67" w14:textId="77777777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Alpha, if deleted</w:t>
            </w:r>
          </w:p>
        </w:tc>
      </w:tr>
      <w:tr w:rsidR="001E63B0" w:rsidRPr="007C3E81" w14:paraId="4142F4A3" w14:textId="77777777" w:rsidTr="000407A4">
        <w:tc>
          <w:tcPr>
            <w:tcW w:w="0" w:type="auto"/>
          </w:tcPr>
          <w:p w14:paraId="25A3F0C3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loosecontroloffeelings</w:t>
            </w:r>
          </w:p>
        </w:tc>
        <w:tc>
          <w:tcPr>
            <w:tcW w:w="0" w:type="auto"/>
          </w:tcPr>
          <w:p w14:paraId="1D582D07" w14:textId="733EDC49" w:rsidR="001E63B0" w:rsidRPr="007C3E81" w:rsidRDefault="004706A5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0" w:type="auto"/>
          </w:tcPr>
          <w:p w14:paraId="5AC42FC2" w14:textId="0A680B15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8</w:t>
            </w:r>
          </w:p>
        </w:tc>
        <w:tc>
          <w:tcPr>
            <w:tcW w:w="0" w:type="auto"/>
          </w:tcPr>
          <w:p w14:paraId="33690F3D" w14:textId="4826EDC8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0" w:type="auto"/>
          </w:tcPr>
          <w:p w14:paraId="607A6C94" w14:textId="4EB1829E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0" w:type="auto"/>
          </w:tcPr>
          <w:p w14:paraId="53A4464D" w14:textId="3958BC34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567</w:t>
            </w:r>
          </w:p>
        </w:tc>
        <w:tc>
          <w:tcPr>
            <w:tcW w:w="0" w:type="auto"/>
          </w:tcPr>
          <w:p w14:paraId="6029DE53" w14:textId="45554D68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766</w:t>
            </w:r>
          </w:p>
        </w:tc>
      </w:tr>
      <w:tr w:rsidR="001E63B0" w:rsidRPr="007C3E81" w14:paraId="0EBBFAD7" w14:textId="77777777" w:rsidTr="000407A4">
        <w:tc>
          <w:tcPr>
            <w:tcW w:w="0" w:type="auto"/>
          </w:tcPr>
          <w:p w14:paraId="40AFECED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problems_with_concentration</w:t>
            </w:r>
          </w:p>
        </w:tc>
        <w:tc>
          <w:tcPr>
            <w:tcW w:w="0" w:type="auto"/>
          </w:tcPr>
          <w:p w14:paraId="38212687" w14:textId="202D7D97" w:rsidR="001E63B0" w:rsidRPr="007C3E81" w:rsidRDefault="004706A5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74</w:t>
            </w:r>
          </w:p>
        </w:tc>
        <w:tc>
          <w:tcPr>
            <w:tcW w:w="0" w:type="auto"/>
          </w:tcPr>
          <w:p w14:paraId="6ACFC821" w14:textId="1BE8027C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3</w:t>
            </w:r>
          </w:p>
        </w:tc>
        <w:tc>
          <w:tcPr>
            <w:tcW w:w="0" w:type="auto"/>
          </w:tcPr>
          <w:p w14:paraId="403D97F1" w14:textId="7F92269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0" w:type="auto"/>
          </w:tcPr>
          <w:p w14:paraId="15FADF6E" w14:textId="68E6FE2A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0" w:type="auto"/>
          </w:tcPr>
          <w:p w14:paraId="545A417F" w14:textId="7B333E44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44</w:t>
            </w:r>
          </w:p>
        </w:tc>
        <w:tc>
          <w:tcPr>
            <w:tcW w:w="0" w:type="auto"/>
          </w:tcPr>
          <w:p w14:paraId="258F8A5E" w14:textId="070EA46A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711</w:t>
            </w:r>
          </w:p>
        </w:tc>
      </w:tr>
      <w:tr w:rsidR="001E63B0" w:rsidRPr="007C3E81" w14:paraId="51D75B42" w14:textId="77777777" w:rsidTr="000407A4">
        <w:tc>
          <w:tcPr>
            <w:tcW w:w="0" w:type="auto"/>
          </w:tcPr>
          <w:p w14:paraId="5C92B08B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physical_reactions</w:t>
            </w:r>
          </w:p>
        </w:tc>
        <w:tc>
          <w:tcPr>
            <w:tcW w:w="0" w:type="auto"/>
          </w:tcPr>
          <w:p w14:paraId="028BA54F" w14:textId="7D68EC0C" w:rsidR="001E63B0" w:rsidRPr="007C3E81" w:rsidRDefault="004706A5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0" w:type="auto"/>
          </w:tcPr>
          <w:p w14:paraId="42516EE3" w14:textId="268A0CF6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  <w:tc>
          <w:tcPr>
            <w:tcW w:w="0" w:type="auto"/>
          </w:tcPr>
          <w:p w14:paraId="4917D43B" w14:textId="67136513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0" w:type="auto"/>
          </w:tcPr>
          <w:p w14:paraId="3235BD24" w14:textId="4F6610B6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0" w:type="auto"/>
          </w:tcPr>
          <w:p w14:paraId="52A5E286" w14:textId="433B3FE8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30</w:t>
            </w:r>
          </w:p>
        </w:tc>
        <w:tc>
          <w:tcPr>
            <w:tcW w:w="0" w:type="auto"/>
          </w:tcPr>
          <w:p w14:paraId="40EFFD5B" w14:textId="070CB6B0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721</w:t>
            </w:r>
          </w:p>
        </w:tc>
      </w:tr>
      <w:tr w:rsidR="001E63B0" w:rsidRPr="007C3E81" w14:paraId="752C2184" w14:textId="77777777" w:rsidTr="000407A4">
        <w:tc>
          <w:tcPr>
            <w:tcW w:w="0" w:type="auto"/>
          </w:tcPr>
          <w:p w14:paraId="4DD4CC97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sleep_disordered</w:t>
            </w:r>
          </w:p>
        </w:tc>
        <w:tc>
          <w:tcPr>
            <w:tcW w:w="0" w:type="auto"/>
          </w:tcPr>
          <w:p w14:paraId="77B99FFC" w14:textId="6AD66AC8" w:rsidR="001E63B0" w:rsidRPr="007C3E81" w:rsidRDefault="004706A5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  <w:tc>
          <w:tcPr>
            <w:tcW w:w="0" w:type="auto"/>
          </w:tcPr>
          <w:p w14:paraId="273B6C4D" w14:textId="00C29F19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</w:tcPr>
          <w:p w14:paraId="2DB6933A" w14:textId="396BFEE5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0" w:type="auto"/>
          </w:tcPr>
          <w:p w14:paraId="503AD5F6" w14:textId="6728040A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0" w:type="auto"/>
          </w:tcPr>
          <w:p w14:paraId="7C2F198D" w14:textId="420720E4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616</w:t>
            </w:r>
          </w:p>
        </w:tc>
        <w:tc>
          <w:tcPr>
            <w:tcW w:w="0" w:type="auto"/>
          </w:tcPr>
          <w:p w14:paraId="35F43899" w14:textId="792A0F4E" w:rsidR="001E63B0" w:rsidRPr="007C3E81" w:rsidRDefault="001E63B0" w:rsidP="007C3E81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>741</w:t>
            </w:r>
          </w:p>
        </w:tc>
      </w:tr>
    </w:tbl>
    <w:p w14:paraId="05F389C3" w14:textId="7B2E57D9" w:rsidR="001E63B0" w:rsidRPr="007C3E81" w:rsidRDefault="001E63B0" w:rsidP="007C3E81">
      <w:pPr>
        <w:pStyle w:val="TableCaption"/>
        <w:rPr>
          <w:rFonts w:ascii="Times New Roman" w:hAnsi="Times New Roman" w:cs="Times New Roman"/>
          <w:sz w:val="20"/>
          <w:szCs w:val="20"/>
        </w:rPr>
      </w:pPr>
    </w:p>
    <w:tbl>
      <w:tblPr>
        <w:tblStyle w:val="Table"/>
        <w:tblW w:w="0" w:type="auto"/>
        <w:tblLook w:val="0020" w:firstRow="1" w:lastRow="0" w:firstColumn="0" w:lastColumn="0" w:noHBand="0" w:noVBand="0"/>
        <w:tblCaption w:val="Factor 2. Mean intercorrelation coefficient; Overall Alpha."/>
      </w:tblPr>
      <w:tblGrid>
        <w:gridCol w:w="222"/>
        <w:gridCol w:w="2906"/>
      </w:tblGrid>
      <w:tr w:rsidR="001E63B0" w:rsidRPr="007C3E81" w14:paraId="77784DD9" w14:textId="77777777" w:rsidTr="000407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auto"/>
          </w:tcPr>
          <w:p w14:paraId="6AF8BE20" w14:textId="77777777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3A2CBFB" w14:textId="1A540AA0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E63B0" w:rsidRPr="007C3E81" w14:paraId="7D789A32" w14:textId="77777777" w:rsidTr="000407A4">
        <w:tc>
          <w:tcPr>
            <w:tcW w:w="0" w:type="auto"/>
          </w:tcPr>
          <w:p w14:paraId="5D4F6CB9" w14:textId="0C106365" w:rsidR="001E63B0" w:rsidRPr="007C3E81" w:rsidRDefault="001E63B0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B0AEED1" w14:textId="4E214BD4" w:rsidR="001E63B0" w:rsidRPr="007C3E81" w:rsidRDefault="007954FE" w:rsidP="007C3E81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  <w:r w:rsidRPr="007C3E81">
              <w:rPr>
                <w:rFonts w:ascii="Times New Roman" w:hAnsi="Times New Roman" w:cs="Times New Roman"/>
                <w:sz w:val="20"/>
                <w:szCs w:val="20"/>
              </w:rPr>
              <w:t xml:space="preserve">Overall 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Cronbach’s Alpha=0</w:t>
            </w:r>
            <w:r w:rsidR="00C61BEC" w:rsidRPr="007C3E81">
              <w:rPr>
                <w:rFonts w:ascii="Times New Roman" w:hAnsi="Times New Roman" w:cs="Times New Roman"/>
                <w:sz w:val="20"/>
                <w:szCs w:val="20"/>
              </w:rPr>
              <w:t>·</w:t>
            </w:r>
            <w:r w:rsidR="001E63B0" w:rsidRPr="007C3E81">
              <w:rPr>
                <w:rFonts w:ascii="Times New Roman" w:hAnsi="Times New Roman" w:cs="Times New Roman"/>
                <w:sz w:val="20"/>
                <w:szCs w:val="20"/>
              </w:rPr>
              <w:t>788</w:t>
            </w:r>
          </w:p>
        </w:tc>
      </w:tr>
      <w:bookmarkEnd w:id="10"/>
      <w:bookmarkEnd w:id="11"/>
    </w:tbl>
    <w:p w14:paraId="16C05AF1" w14:textId="77777777" w:rsidR="00181DFB" w:rsidRPr="007C3E81" w:rsidRDefault="00181DFB" w:rsidP="007C3E81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5DA70815" w14:textId="0B454992" w:rsidR="00427A75" w:rsidRPr="007C3E81" w:rsidRDefault="00427A75" w:rsidP="00427A75">
      <w:pPr>
        <w:pStyle w:val="TableCaption"/>
        <w:rPr>
          <w:rFonts w:ascii="Times New Roman" w:hAnsi="Times New Roman" w:cs="Times New Roman"/>
          <w:i w:val="0"/>
          <w:sz w:val="20"/>
          <w:szCs w:val="20"/>
        </w:rPr>
      </w:pPr>
      <w:r w:rsidRPr="007C3E81">
        <w:rPr>
          <w:rFonts w:ascii="Times New Roman" w:hAnsi="Times New Roman" w:cs="Times New Roman"/>
          <w:b/>
          <w:i w:val="0"/>
          <w:sz w:val="20"/>
          <w:szCs w:val="20"/>
        </w:rPr>
        <w:t>Table S</w:t>
      </w:r>
      <w:r w:rsidR="001F3CCE">
        <w:rPr>
          <w:rFonts w:ascii="Times New Roman" w:hAnsi="Times New Roman" w:cs="Times New Roman"/>
          <w:b/>
          <w:i w:val="0"/>
          <w:sz w:val="20"/>
          <w:szCs w:val="20"/>
        </w:rPr>
        <w:t>11</w:t>
      </w:r>
      <w:r w:rsidRPr="007C3E81">
        <w:rPr>
          <w:rFonts w:ascii="Times New Roman" w:hAnsi="Times New Roman" w:cs="Times New Roman"/>
          <w:b/>
          <w:i w:val="0"/>
          <w:sz w:val="20"/>
          <w:szCs w:val="20"/>
        </w:rPr>
        <w:t>:</w:t>
      </w:r>
      <w:r w:rsidRPr="007C3E81">
        <w:rPr>
          <w:rFonts w:ascii="Times New Roman" w:hAnsi="Times New Roman" w:cs="Times New Roman"/>
          <w:i w:val="0"/>
          <w:sz w:val="20"/>
          <w:szCs w:val="20"/>
        </w:rPr>
        <w:t xml:space="preserve"> Summary of the factor analysis</w:t>
      </w:r>
      <w:r>
        <w:rPr>
          <w:rFonts w:ascii="Times New Roman" w:hAnsi="Times New Roman" w:cs="Times New Roman"/>
          <w:i w:val="0"/>
          <w:sz w:val="20"/>
          <w:szCs w:val="20"/>
        </w:rPr>
        <w:t xml:space="preserve"> on the final items</w:t>
      </w:r>
      <w:r w:rsidRPr="007C3E81">
        <w:rPr>
          <w:rFonts w:ascii="Times New Roman" w:hAnsi="Times New Roman" w:cs="Times New Roman"/>
          <w:i w:val="0"/>
          <w:sz w:val="20"/>
          <w:szCs w:val="20"/>
        </w:rPr>
        <w:t>.</w:t>
      </w:r>
      <w:bookmarkStart w:id="12" w:name="_GoBack"/>
      <w:bookmarkEnd w:id="12"/>
    </w:p>
    <w:tbl>
      <w:tblPr>
        <w:tblStyle w:val="Table"/>
        <w:tblW w:w="5000" w:type="pct"/>
        <w:tblLook w:val="0020" w:firstRow="1" w:lastRow="0" w:firstColumn="0" w:lastColumn="0" w:noHBand="0" w:noVBand="0"/>
        <w:tblCaption w:val="Summary"/>
      </w:tblPr>
      <w:tblGrid>
        <w:gridCol w:w="8180"/>
        <w:gridCol w:w="223"/>
        <w:gridCol w:w="223"/>
        <w:gridCol w:w="223"/>
        <w:gridCol w:w="223"/>
      </w:tblGrid>
      <w:tr w:rsidR="00427A75" w:rsidRPr="007C3E81" w14:paraId="33E6FF46" w14:textId="77777777" w:rsidTr="004E711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auto"/>
          </w:tcPr>
          <w:tbl>
            <w:tblPr>
              <w:tblStyle w:val="Table"/>
              <w:tblW w:w="5000" w:type="pct"/>
              <w:tblLook w:val="0020" w:firstRow="1" w:lastRow="0" w:firstColumn="0" w:lastColumn="0" w:noHBand="0" w:noVBand="0"/>
              <w:tblCaption w:val="Summary, reduced model"/>
            </w:tblPr>
            <w:tblGrid>
              <w:gridCol w:w="1155"/>
              <w:gridCol w:w="1121"/>
              <w:gridCol w:w="1807"/>
              <w:gridCol w:w="1979"/>
              <w:gridCol w:w="1902"/>
            </w:tblGrid>
            <w:tr w:rsidR="00427A75" w:rsidRPr="00427A75" w14:paraId="2232F8E7" w14:textId="77777777" w:rsidTr="00427A75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w:tblHeader/>
              </w:trPr>
              <w:tc>
                <w:tcPr>
                  <w:tcW w:w="0" w:type="auto"/>
                  <w:tcBorders>
                    <w:top w:val="nil"/>
                    <w:left w:val="nil"/>
                    <w:right w:val="nil"/>
                  </w:tcBorders>
                  <w:hideMark/>
                </w:tcPr>
                <w:p w14:paraId="130F130E" w14:textId="77777777" w:rsidR="00427A75" w:rsidRPr="00A73DAA" w:rsidRDefault="00427A75" w:rsidP="00427A75">
                  <w:pPr>
                    <w:pStyle w:val="Compac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Component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right w:val="nil"/>
                  </w:tcBorders>
                  <w:hideMark/>
                </w:tcPr>
                <w:p w14:paraId="445AC937" w14:textId="7907178A" w:rsidR="00427A75" w:rsidRPr="00A73DAA" w:rsidRDefault="00427A75" w:rsidP="00427A75">
                  <w:pPr>
                    <w:pStyle w:val="Compact"/>
                    <w:jc w:val="righ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Eigenvalue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right w:val="nil"/>
                  </w:tcBorders>
                  <w:hideMark/>
                </w:tcPr>
                <w:p w14:paraId="69E6279B" w14:textId="0BD3F871" w:rsidR="00427A75" w:rsidRPr="00A73DAA" w:rsidRDefault="002E0428" w:rsidP="00427A75">
                  <w:pPr>
                    <w:pStyle w:val="Compact"/>
                    <w:jc w:val="righ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 w:cs="Times New Roman"/>
                      <w:sz w:val="20"/>
                      <w:szCs w:val="20"/>
                    </w:rPr>
                    <w:t xml:space="preserve">Explained </w:t>
                  </w:r>
                  <w:r w:rsidR="00427A75"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Variance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right w:val="nil"/>
                  </w:tcBorders>
                  <w:hideMark/>
                </w:tcPr>
                <w:p w14:paraId="3D8A6357" w14:textId="77777777" w:rsidR="00427A75" w:rsidRPr="00A73DAA" w:rsidRDefault="00427A75" w:rsidP="00427A75">
                  <w:pPr>
                    <w:pStyle w:val="Compact"/>
                    <w:jc w:val="righ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Variance_Cumulative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right w:val="nil"/>
                  </w:tcBorders>
                  <w:hideMark/>
                </w:tcPr>
                <w:p w14:paraId="0111C804" w14:textId="77777777" w:rsidR="00427A75" w:rsidRPr="00A73DAA" w:rsidRDefault="00427A75" w:rsidP="00427A75">
                  <w:pPr>
                    <w:pStyle w:val="Compact"/>
                    <w:jc w:val="righ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Variance_Proportion</w:t>
                  </w:r>
                </w:p>
              </w:tc>
            </w:tr>
            <w:tr w:rsidR="00427A75" w:rsidRPr="00427A75" w14:paraId="46313EED" w14:textId="77777777" w:rsidTr="00427A75">
              <w:tc>
                <w:tcPr>
                  <w:tcW w:w="0" w:type="auto"/>
                  <w:hideMark/>
                </w:tcPr>
                <w:p w14:paraId="18837948" w14:textId="77777777" w:rsidR="00427A75" w:rsidRPr="00A73DAA" w:rsidRDefault="00427A75" w:rsidP="00427A75">
                  <w:pPr>
                    <w:pStyle w:val="Compac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MR1</w:t>
                  </w:r>
                </w:p>
              </w:tc>
              <w:tc>
                <w:tcPr>
                  <w:tcW w:w="0" w:type="auto"/>
                  <w:hideMark/>
                </w:tcPr>
                <w:p w14:paraId="06D08974" w14:textId="0B426F03" w:rsidR="00427A75" w:rsidRPr="00A73DAA" w:rsidRDefault="00427A75">
                  <w:pPr>
                    <w:pStyle w:val="Compact"/>
                    <w:jc w:val="righ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3</w:t>
                  </w:r>
                  <w:r w:rsidR="00AF3163" w:rsidRPr="007C3E81">
                    <w:rPr>
                      <w:rFonts w:ascii="Times New Roman" w:hAnsi="Times New Roman" w:cs="Times New Roman"/>
                      <w:sz w:val="20"/>
                      <w:szCs w:val="20"/>
                    </w:rPr>
                    <w:t>·</w:t>
                  </w:r>
                  <w:r w:rsidR="005D4061">
                    <w:rPr>
                      <w:rFonts w:ascii="Times New Roman" w:hAnsi="Times New Roman" w:cs="Times New Roman"/>
                      <w:sz w:val="20"/>
                      <w:szCs w:val="20"/>
                    </w:rPr>
                    <w:t>73</w:t>
                  </w:r>
                </w:p>
              </w:tc>
              <w:tc>
                <w:tcPr>
                  <w:tcW w:w="0" w:type="auto"/>
                  <w:hideMark/>
                </w:tcPr>
                <w:p w14:paraId="0935CB26" w14:textId="27567F2B" w:rsidR="00427A75" w:rsidRPr="00A73DAA" w:rsidRDefault="00427A75">
                  <w:pPr>
                    <w:pStyle w:val="Compact"/>
                    <w:jc w:val="righ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0</w:t>
                  </w:r>
                  <w:r w:rsidR="00AF3163" w:rsidRPr="007C3E81">
                    <w:rPr>
                      <w:rFonts w:ascii="Times New Roman" w:hAnsi="Times New Roman" w:cs="Times New Roman"/>
                      <w:sz w:val="20"/>
                      <w:szCs w:val="20"/>
                    </w:rPr>
                    <w:t>·</w:t>
                  </w:r>
                  <w:r w:rsidR="005D4061">
                    <w:rPr>
                      <w:rFonts w:ascii="Times New Roman" w:hAnsi="Times New Roman" w:cs="Times New Roman"/>
                      <w:sz w:val="20"/>
                      <w:szCs w:val="20"/>
                    </w:rPr>
                    <w:t>29</w:t>
                  </w:r>
                </w:p>
              </w:tc>
              <w:tc>
                <w:tcPr>
                  <w:tcW w:w="0" w:type="auto"/>
                  <w:hideMark/>
                </w:tcPr>
                <w:p w14:paraId="6FBF1BC6" w14:textId="73EBA40C" w:rsidR="00427A75" w:rsidRPr="00A73DAA" w:rsidRDefault="00427A75">
                  <w:pPr>
                    <w:pStyle w:val="Compact"/>
                    <w:jc w:val="righ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0</w:t>
                  </w:r>
                  <w:r w:rsidR="00AF3163" w:rsidRPr="007C3E81">
                    <w:rPr>
                      <w:rFonts w:ascii="Times New Roman" w:hAnsi="Times New Roman" w:cs="Times New Roman"/>
                      <w:sz w:val="20"/>
                      <w:szCs w:val="20"/>
                    </w:rPr>
                    <w:t>·</w:t>
                  </w:r>
                  <w:r w:rsidR="005D4061">
                    <w:rPr>
                      <w:rFonts w:ascii="Times New Roman" w:hAnsi="Times New Roman" w:cs="Times New Roman"/>
                      <w:sz w:val="20"/>
                      <w:szCs w:val="20"/>
                    </w:rPr>
                    <w:t>29</w:t>
                  </w:r>
                </w:p>
              </w:tc>
              <w:tc>
                <w:tcPr>
                  <w:tcW w:w="0" w:type="auto"/>
                  <w:hideMark/>
                </w:tcPr>
                <w:p w14:paraId="11996E82" w14:textId="146223A5" w:rsidR="00427A75" w:rsidRPr="00A73DAA" w:rsidRDefault="00427A75">
                  <w:pPr>
                    <w:pStyle w:val="Compact"/>
                    <w:jc w:val="righ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0</w:t>
                  </w:r>
                  <w:r w:rsidR="00AF3163" w:rsidRPr="007C3E81">
                    <w:rPr>
                      <w:rFonts w:ascii="Times New Roman" w:hAnsi="Times New Roman" w:cs="Times New Roman"/>
                      <w:sz w:val="20"/>
                      <w:szCs w:val="20"/>
                    </w:rPr>
                    <w:t>·</w:t>
                  </w:r>
                  <w:r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5</w:t>
                  </w:r>
                  <w:r w:rsidR="005D4061">
                    <w:rPr>
                      <w:rFonts w:ascii="Times New Roman" w:hAnsi="Times New Roman" w:cs="Times New Roman"/>
                      <w:sz w:val="20"/>
                      <w:szCs w:val="20"/>
                    </w:rPr>
                    <w:t>7</w:t>
                  </w:r>
                </w:p>
              </w:tc>
            </w:tr>
            <w:tr w:rsidR="00427A75" w:rsidRPr="00427A75" w14:paraId="3C5493E2" w14:textId="77777777" w:rsidTr="00427A75">
              <w:tc>
                <w:tcPr>
                  <w:tcW w:w="0" w:type="auto"/>
                  <w:hideMark/>
                </w:tcPr>
                <w:p w14:paraId="6A47F1CC" w14:textId="77777777" w:rsidR="00427A75" w:rsidRPr="00A73DAA" w:rsidRDefault="00427A75" w:rsidP="00427A75">
                  <w:pPr>
                    <w:pStyle w:val="Compac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MR2</w:t>
                  </w:r>
                </w:p>
              </w:tc>
              <w:tc>
                <w:tcPr>
                  <w:tcW w:w="0" w:type="auto"/>
                  <w:hideMark/>
                </w:tcPr>
                <w:p w14:paraId="651407EF" w14:textId="2725700D" w:rsidR="00427A75" w:rsidRPr="00A73DAA" w:rsidRDefault="00427A75">
                  <w:pPr>
                    <w:pStyle w:val="Compact"/>
                    <w:jc w:val="righ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1</w:t>
                  </w:r>
                  <w:r w:rsidR="00AF3163" w:rsidRPr="007C3E81">
                    <w:rPr>
                      <w:rFonts w:ascii="Times New Roman" w:hAnsi="Times New Roman" w:cs="Times New Roman"/>
                      <w:sz w:val="20"/>
                      <w:szCs w:val="20"/>
                    </w:rPr>
                    <w:t>·</w:t>
                  </w:r>
                  <w:r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2</w:t>
                  </w:r>
                  <w:r w:rsidR="005D4061">
                    <w:rPr>
                      <w:rFonts w:ascii="Times New Roman" w:hAnsi="Times New Roman" w:cs="Times New Roman"/>
                      <w:sz w:val="20"/>
                      <w:szCs w:val="20"/>
                    </w:rPr>
                    <w:t>8</w:t>
                  </w:r>
                </w:p>
              </w:tc>
              <w:tc>
                <w:tcPr>
                  <w:tcW w:w="0" w:type="auto"/>
                  <w:hideMark/>
                </w:tcPr>
                <w:p w14:paraId="4C813A15" w14:textId="54837D3B" w:rsidR="00427A75" w:rsidRPr="00A73DAA" w:rsidRDefault="00427A75">
                  <w:pPr>
                    <w:pStyle w:val="Compact"/>
                    <w:jc w:val="righ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0</w:t>
                  </w:r>
                  <w:r w:rsidR="00AF3163" w:rsidRPr="007C3E81">
                    <w:rPr>
                      <w:rFonts w:ascii="Times New Roman" w:hAnsi="Times New Roman" w:cs="Times New Roman"/>
                      <w:sz w:val="20"/>
                      <w:szCs w:val="20"/>
                    </w:rPr>
                    <w:t>·</w:t>
                  </w:r>
                  <w:r w:rsidR="005D4061">
                    <w:rPr>
                      <w:rFonts w:ascii="Times New Roman" w:hAnsi="Times New Roman" w:cs="Times New Roman"/>
                      <w:sz w:val="20"/>
                      <w:szCs w:val="20"/>
                    </w:rPr>
                    <w:t>22</w:t>
                  </w:r>
                </w:p>
              </w:tc>
              <w:tc>
                <w:tcPr>
                  <w:tcW w:w="0" w:type="auto"/>
                  <w:hideMark/>
                </w:tcPr>
                <w:p w14:paraId="149E24CD" w14:textId="50253E77" w:rsidR="00427A75" w:rsidRPr="00A73DAA" w:rsidRDefault="00427A75">
                  <w:pPr>
                    <w:pStyle w:val="Compact"/>
                    <w:jc w:val="righ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0</w:t>
                  </w:r>
                  <w:r w:rsidR="00AF3163" w:rsidRPr="007C3E81">
                    <w:rPr>
                      <w:rFonts w:ascii="Times New Roman" w:hAnsi="Times New Roman" w:cs="Times New Roman"/>
                      <w:sz w:val="20"/>
                      <w:szCs w:val="20"/>
                    </w:rPr>
                    <w:t>·</w:t>
                  </w:r>
                  <w:r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50</w:t>
                  </w:r>
                </w:p>
              </w:tc>
              <w:tc>
                <w:tcPr>
                  <w:tcW w:w="0" w:type="auto"/>
                  <w:hideMark/>
                </w:tcPr>
                <w:p w14:paraId="11F698E7" w14:textId="4986A645" w:rsidR="00427A75" w:rsidRPr="00A73DAA" w:rsidRDefault="00427A75">
                  <w:pPr>
                    <w:pStyle w:val="Compact"/>
                    <w:jc w:val="righ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A73DAA">
                    <w:rPr>
                      <w:rFonts w:ascii="Times New Roman" w:hAnsi="Times New Roman" w:cs="Times New Roman"/>
                      <w:sz w:val="20"/>
                      <w:szCs w:val="20"/>
                    </w:rPr>
                    <w:t>0</w:t>
                  </w:r>
                  <w:r w:rsidR="00AF3163" w:rsidRPr="007C3E81">
                    <w:rPr>
                      <w:rFonts w:ascii="Times New Roman" w:hAnsi="Times New Roman" w:cs="Times New Roman"/>
                      <w:sz w:val="20"/>
                      <w:szCs w:val="20"/>
                    </w:rPr>
                    <w:t>·</w:t>
                  </w:r>
                  <w:r w:rsidR="005D4061">
                    <w:rPr>
                      <w:rFonts w:ascii="Times New Roman" w:hAnsi="Times New Roman" w:cs="Times New Roman"/>
                      <w:sz w:val="20"/>
                      <w:szCs w:val="20"/>
                    </w:rPr>
                    <w:t>43</w:t>
                  </w:r>
                </w:p>
              </w:tc>
            </w:tr>
          </w:tbl>
          <w:p w14:paraId="6BEDEE0F" w14:textId="68BEB506" w:rsidR="00427A75" w:rsidRPr="00427A75" w:rsidRDefault="00427A75" w:rsidP="004E7118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1D2ACE3" w14:textId="3E7799BE" w:rsidR="00427A75" w:rsidRPr="007C3E81" w:rsidRDefault="00427A75" w:rsidP="004E7118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A3F489F" w14:textId="011930F3" w:rsidR="00427A75" w:rsidRPr="007C3E81" w:rsidRDefault="00427A75" w:rsidP="004E7118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8D1D287" w14:textId="13CED6F5" w:rsidR="00427A75" w:rsidRPr="007C3E81" w:rsidRDefault="00427A75" w:rsidP="004E7118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4866BEC" w14:textId="650534FE" w:rsidR="00427A75" w:rsidRPr="007C3E81" w:rsidRDefault="00427A75" w:rsidP="004E7118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27A75" w:rsidRPr="007C3E81" w14:paraId="462BA675" w14:textId="77777777" w:rsidTr="004E7118">
        <w:tc>
          <w:tcPr>
            <w:tcW w:w="0" w:type="auto"/>
          </w:tcPr>
          <w:p w14:paraId="3FDBDF4B" w14:textId="7C718C0B" w:rsidR="00427A75" w:rsidRPr="00427A75" w:rsidRDefault="00427A75" w:rsidP="004E7118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7112294B" w14:textId="59AA7C5B" w:rsidR="00427A75" w:rsidRPr="007C3E81" w:rsidRDefault="00427A75" w:rsidP="004E7118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0C71569" w14:textId="21D329F5" w:rsidR="00427A75" w:rsidRPr="007C3E81" w:rsidRDefault="00427A75" w:rsidP="004E7118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08D3E07" w14:textId="54BE996B" w:rsidR="00427A75" w:rsidRPr="007C3E81" w:rsidRDefault="00427A75" w:rsidP="004E7118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5916710" w14:textId="3D0A8057" w:rsidR="00427A75" w:rsidRPr="007C3E81" w:rsidRDefault="00427A75" w:rsidP="004E7118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27A75" w:rsidRPr="007C3E81" w14:paraId="50F759E7" w14:textId="77777777" w:rsidTr="004E7118">
        <w:tc>
          <w:tcPr>
            <w:tcW w:w="0" w:type="auto"/>
          </w:tcPr>
          <w:p w14:paraId="139DA196" w14:textId="045A2CA9" w:rsidR="00427A75" w:rsidRPr="007C3E81" w:rsidRDefault="00427A75" w:rsidP="004E7118">
            <w:pPr>
              <w:pStyle w:val="Compac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14CAB1F" w14:textId="5FEF8F52" w:rsidR="00427A75" w:rsidRPr="007C3E81" w:rsidRDefault="00427A75" w:rsidP="004E7118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54D7D83" w14:textId="014848F4" w:rsidR="00427A75" w:rsidRPr="007C3E81" w:rsidRDefault="00427A75" w:rsidP="004E7118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8D4B55F" w14:textId="2B09CD32" w:rsidR="00427A75" w:rsidRPr="007C3E81" w:rsidRDefault="00427A75" w:rsidP="004E7118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733EF2D9" w14:textId="1F6FC09C" w:rsidR="00427A75" w:rsidRPr="007C3E81" w:rsidRDefault="00427A75" w:rsidP="004E7118">
            <w:pPr>
              <w:pStyle w:val="Compact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3F5CBFD2" w14:textId="77777777" w:rsidR="00043451" w:rsidRPr="007C3E81" w:rsidRDefault="00043451" w:rsidP="007C3E81">
      <w:pPr>
        <w:spacing w:line="240" w:lineRule="auto"/>
        <w:rPr>
          <w:rFonts w:ascii="Times New Roman" w:eastAsiaTheme="majorEastAsia" w:hAnsi="Times New Roman" w:cs="Times New Roman"/>
          <w:color w:val="2E74B5" w:themeColor="accent1" w:themeShade="BF"/>
          <w:sz w:val="20"/>
          <w:szCs w:val="20"/>
        </w:rPr>
      </w:pPr>
      <w:bookmarkStart w:id="13" w:name="_Toc98783820"/>
      <w:r w:rsidRPr="007C3E81">
        <w:rPr>
          <w:rFonts w:ascii="Times New Roman" w:hAnsi="Times New Roman" w:cs="Times New Roman"/>
          <w:sz w:val="20"/>
          <w:szCs w:val="20"/>
        </w:rPr>
        <w:br w:type="page"/>
      </w:r>
    </w:p>
    <w:p w14:paraId="6437AD55" w14:textId="77777777" w:rsidR="00693D65" w:rsidRPr="007C3E81" w:rsidRDefault="00693D65" w:rsidP="007C3E81">
      <w:pPr>
        <w:pStyle w:val="berschrift2"/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7C3E81">
        <w:rPr>
          <w:rFonts w:ascii="Times New Roman" w:hAnsi="Times New Roman" w:cs="Times New Roman"/>
          <w:b/>
          <w:sz w:val="20"/>
          <w:szCs w:val="20"/>
        </w:rPr>
        <w:lastRenderedPageBreak/>
        <w:t>Supplementary Figures</w:t>
      </w:r>
      <w:bookmarkEnd w:id="13"/>
    </w:p>
    <w:p w14:paraId="4701921C" w14:textId="77777777" w:rsidR="00693D65" w:rsidRPr="007C3E81" w:rsidRDefault="00693D65" w:rsidP="007C3E81">
      <w:pPr>
        <w:spacing w:line="240" w:lineRule="auto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1062E0F1" w14:textId="6B189A1C" w:rsidR="00181DFB" w:rsidRDefault="00181DFB" w:rsidP="007C3E81">
      <w:pPr>
        <w:spacing w:line="240" w:lineRule="auto"/>
        <w:jc w:val="both"/>
        <w:rPr>
          <w:rFonts w:ascii="Times New Roman" w:hAnsi="Times New Roman" w:cs="Times New Roman"/>
          <w:color w:val="000000"/>
          <w:sz w:val="20"/>
          <w:szCs w:val="20"/>
        </w:rPr>
      </w:pPr>
    </w:p>
    <w:p w14:paraId="29DD1757" w14:textId="77777777" w:rsidR="00FF649D" w:rsidRPr="007C3E81" w:rsidRDefault="00FF649D" w:rsidP="007C3E81">
      <w:pPr>
        <w:spacing w:line="240" w:lineRule="auto"/>
        <w:jc w:val="both"/>
        <w:rPr>
          <w:rFonts w:ascii="Times New Roman" w:hAnsi="Times New Roman" w:cs="Times New Roman"/>
          <w:color w:val="000000"/>
          <w:sz w:val="20"/>
          <w:szCs w:val="20"/>
        </w:rPr>
      </w:pPr>
    </w:p>
    <w:p w14:paraId="3C5C2DE1" w14:textId="77777777" w:rsidR="00181DFB" w:rsidRPr="007C3E81" w:rsidRDefault="00181DFB" w:rsidP="007C3E81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7C3E81">
        <w:rPr>
          <w:rFonts w:ascii="Times New Roman" w:hAnsi="Times New Roman" w:cs="Times New Roman"/>
          <w:noProof/>
          <w:sz w:val="20"/>
          <w:szCs w:val="20"/>
          <w:lang w:val="de-DE"/>
        </w:rPr>
        <w:drawing>
          <wp:inline distT="0" distB="0" distL="0" distR="0" wp14:anchorId="128EFD36" wp14:editId="1294CE52">
            <wp:extent cx="3972593" cy="3972593"/>
            <wp:effectExtent l="0" t="0" r="0" b="0"/>
            <wp:docPr id="1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" descr="Factor_loadings.png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2593" cy="3972593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758F0A6" w14:textId="43594CEE" w:rsidR="00181DFB" w:rsidRDefault="00181DFB" w:rsidP="007C3E81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7C3E81">
        <w:rPr>
          <w:rFonts w:ascii="Times New Roman" w:hAnsi="Times New Roman" w:cs="Times New Roman"/>
          <w:b/>
          <w:sz w:val="20"/>
          <w:szCs w:val="20"/>
        </w:rPr>
        <w:t>Figure S</w:t>
      </w:r>
      <w:r w:rsidR="00AA32F7">
        <w:rPr>
          <w:rFonts w:ascii="Times New Roman" w:hAnsi="Times New Roman" w:cs="Times New Roman"/>
          <w:b/>
          <w:sz w:val="20"/>
          <w:szCs w:val="20"/>
        </w:rPr>
        <w:t>1</w:t>
      </w:r>
      <w:r w:rsidR="00CE057E" w:rsidRPr="007C3E81">
        <w:rPr>
          <w:rFonts w:ascii="Times New Roman" w:hAnsi="Times New Roman" w:cs="Times New Roman"/>
          <w:b/>
          <w:sz w:val="20"/>
          <w:szCs w:val="20"/>
        </w:rPr>
        <w:t>.</w:t>
      </w:r>
      <w:r w:rsidR="00CE057E" w:rsidRPr="007C3E81">
        <w:rPr>
          <w:rFonts w:ascii="Times New Roman" w:hAnsi="Times New Roman" w:cs="Times New Roman"/>
          <w:sz w:val="20"/>
          <w:szCs w:val="20"/>
        </w:rPr>
        <w:t xml:space="preserve"> Item loadings</w:t>
      </w:r>
      <w:r w:rsidR="00D044C1" w:rsidRPr="007C3E81">
        <w:rPr>
          <w:rFonts w:ascii="Times New Roman" w:hAnsi="Times New Roman" w:cs="Times New Roman"/>
          <w:sz w:val="20"/>
          <w:szCs w:val="20"/>
        </w:rPr>
        <w:t xml:space="preserve"> </w:t>
      </w:r>
      <w:r w:rsidRPr="007C3E81">
        <w:rPr>
          <w:rFonts w:ascii="Times New Roman" w:hAnsi="Times New Roman" w:cs="Times New Roman"/>
          <w:sz w:val="20"/>
          <w:szCs w:val="20"/>
        </w:rPr>
        <w:t>on</w:t>
      </w:r>
      <w:r w:rsidR="00D044C1" w:rsidRPr="007C3E81">
        <w:rPr>
          <w:rFonts w:ascii="Times New Roman" w:hAnsi="Times New Roman" w:cs="Times New Roman"/>
          <w:sz w:val="20"/>
          <w:szCs w:val="20"/>
        </w:rPr>
        <w:t xml:space="preserve"> the</w:t>
      </w:r>
      <w:r w:rsidRPr="007C3E81">
        <w:rPr>
          <w:rFonts w:ascii="Times New Roman" w:hAnsi="Times New Roman" w:cs="Times New Roman"/>
          <w:sz w:val="20"/>
          <w:szCs w:val="20"/>
        </w:rPr>
        <w:t xml:space="preserve"> two factors (MR1, MR2). </w:t>
      </w:r>
    </w:p>
    <w:p w14:paraId="309BC4D5" w14:textId="3B1625AA" w:rsidR="0084455A" w:rsidRDefault="0084455A" w:rsidP="007C3E81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5BAFCAF7" w14:textId="257A1E2F" w:rsidR="0084455A" w:rsidRDefault="0084455A" w:rsidP="007C3E81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58E4BABA" w14:textId="77777777" w:rsidR="0084455A" w:rsidRDefault="0084455A" w:rsidP="007C3E81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23E1B8E1" w14:textId="1890AD44" w:rsidR="0084455A" w:rsidRDefault="0084455A" w:rsidP="007C3E81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0153DAEE" w14:textId="39B5A0DE" w:rsidR="0084455A" w:rsidRDefault="0084455A" w:rsidP="007C3E81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  <w:lang w:val="de-DE"/>
        </w:rPr>
        <w:lastRenderedPageBreak/>
        <w:drawing>
          <wp:inline distT="0" distB="0" distL="0" distR="0" wp14:anchorId="07E93E0B" wp14:editId="1CC39869">
            <wp:extent cx="3959360" cy="3959360"/>
            <wp:effectExtent l="0" t="0" r="3175" b="3175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actor_loadings_red_model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59360" cy="3959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432240" w14:textId="3144F164" w:rsidR="0084455A" w:rsidRPr="007C3E81" w:rsidRDefault="0084455A" w:rsidP="0084455A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7C3E81">
        <w:rPr>
          <w:rFonts w:ascii="Times New Roman" w:hAnsi="Times New Roman" w:cs="Times New Roman"/>
          <w:b/>
          <w:sz w:val="20"/>
          <w:szCs w:val="20"/>
        </w:rPr>
        <w:t>Figure S</w:t>
      </w:r>
      <w:r w:rsidR="005D72D9">
        <w:rPr>
          <w:rFonts w:ascii="Times New Roman" w:hAnsi="Times New Roman" w:cs="Times New Roman"/>
          <w:b/>
          <w:sz w:val="20"/>
          <w:szCs w:val="20"/>
        </w:rPr>
        <w:t>2</w:t>
      </w:r>
      <w:r w:rsidRPr="007C3E81">
        <w:rPr>
          <w:rFonts w:ascii="Times New Roman" w:hAnsi="Times New Roman" w:cs="Times New Roman"/>
          <w:b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</w:rPr>
        <w:t xml:space="preserve"> L</w:t>
      </w:r>
      <w:r w:rsidRPr="007C3E81">
        <w:rPr>
          <w:rFonts w:ascii="Times New Roman" w:hAnsi="Times New Roman" w:cs="Times New Roman"/>
          <w:sz w:val="20"/>
          <w:szCs w:val="20"/>
        </w:rPr>
        <w:t>oadings</w:t>
      </w:r>
      <w:r>
        <w:rPr>
          <w:rFonts w:ascii="Times New Roman" w:hAnsi="Times New Roman" w:cs="Times New Roman"/>
          <w:sz w:val="20"/>
          <w:szCs w:val="20"/>
        </w:rPr>
        <w:t xml:space="preserve"> of the final items</w:t>
      </w:r>
      <w:r w:rsidRPr="007C3E81">
        <w:rPr>
          <w:rFonts w:ascii="Times New Roman" w:hAnsi="Times New Roman" w:cs="Times New Roman"/>
          <w:sz w:val="20"/>
          <w:szCs w:val="20"/>
        </w:rPr>
        <w:t xml:space="preserve"> on the two factors (MR1, MR2). </w:t>
      </w:r>
    </w:p>
    <w:p w14:paraId="47DBDA44" w14:textId="77777777" w:rsidR="0084455A" w:rsidRPr="007C3E81" w:rsidRDefault="0084455A" w:rsidP="007C3E81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2439D607" w14:textId="77777777" w:rsidR="00013947" w:rsidRPr="007C3E81" w:rsidRDefault="00013947" w:rsidP="007C3E81">
      <w:pPr>
        <w:spacing w:line="240" w:lineRule="auto"/>
        <w:rPr>
          <w:rFonts w:ascii="Times New Roman" w:eastAsiaTheme="majorEastAsia" w:hAnsi="Times New Roman" w:cs="Times New Roman"/>
          <w:color w:val="2E74B5" w:themeColor="accent1" w:themeShade="BF"/>
          <w:sz w:val="20"/>
          <w:szCs w:val="20"/>
        </w:rPr>
      </w:pPr>
      <w:bookmarkStart w:id="14" w:name="_Toc98783821"/>
      <w:r w:rsidRPr="007C3E81">
        <w:rPr>
          <w:rFonts w:ascii="Times New Roman" w:hAnsi="Times New Roman" w:cs="Times New Roman"/>
          <w:sz w:val="20"/>
          <w:szCs w:val="20"/>
        </w:rPr>
        <w:br w:type="page"/>
      </w:r>
    </w:p>
    <w:p w14:paraId="6A14D6F6" w14:textId="26C8E666" w:rsidR="00A06712" w:rsidRPr="007C3E81" w:rsidRDefault="00693D65" w:rsidP="007C3E81">
      <w:pPr>
        <w:pStyle w:val="berschrift2"/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7C3E81">
        <w:rPr>
          <w:rFonts w:ascii="Times New Roman" w:hAnsi="Times New Roman" w:cs="Times New Roman"/>
          <w:b/>
          <w:sz w:val="20"/>
          <w:szCs w:val="20"/>
        </w:rPr>
        <w:lastRenderedPageBreak/>
        <w:t>References</w:t>
      </w:r>
      <w:bookmarkEnd w:id="14"/>
    </w:p>
    <w:p w14:paraId="043B9C38" w14:textId="56D9B5D1" w:rsidR="00013947" w:rsidRPr="007C3E81" w:rsidRDefault="00013947" w:rsidP="007C3E81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14:paraId="55EE9AFD" w14:textId="48D7FF8A" w:rsidR="007C3E81" w:rsidRPr="007C3E81" w:rsidRDefault="00013947" w:rsidP="007C3E8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7C3E81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Pr="007C3E81">
        <w:rPr>
          <w:rFonts w:ascii="Times New Roman" w:hAnsi="Times New Roman" w:cs="Times New Roman"/>
          <w:sz w:val="20"/>
          <w:szCs w:val="20"/>
        </w:rPr>
        <w:instrText xml:space="preserve">ADDIN Mendeley Bibliography CSL_BIBLIOGRAPHY </w:instrText>
      </w:r>
      <w:r w:rsidRPr="007C3E81">
        <w:rPr>
          <w:rFonts w:ascii="Times New Roman" w:hAnsi="Times New Roman" w:cs="Times New Roman"/>
          <w:sz w:val="20"/>
          <w:szCs w:val="20"/>
        </w:rPr>
        <w:fldChar w:fldCharType="separate"/>
      </w:r>
      <w:r w:rsidR="007C3E81" w:rsidRPr="007C3E81">
        <w:rPr>
          <w:rFonts w:ascii="Times New Roman" w:hAnsi="Times New Roman" w:cs="Times New Roman"/>
          <w:noProof/>
          <w:sz w:val="20"/>
          <w:szCs w:val="20"/>
        </w:rPr>
        <w:t>1.</w:t>
      </w:r>
      <w:r w:rsidR="007C3E81" w:rsidRPr="007C3E81">
        <w:rPr>
          <w:rFonts w:ascii="Times New Roman" w:hAnsi="Times New Roman" w:cs="Times New Roman"/>
          <w:noProof/>
          <w:sz w:val="20"/>
          <w:szCs w:val="20"/>
        </w:rPr>
        <w:tab/>
        <w:t xml:space="preserve">Brunet, A. </w:t>
      </w:r>
      <w:r w:rsidR="007C3E81" w:rsidRPr="007C3E81">
        <w:rPr>
          <w:rFonts w:ascii="Times New Roman" w:hAnsi="Times New Roman" w:cs="Times New Roman"/>
          <w:i/>
          <w:iCs/>
          <w:noProof/>
          <w:sz w:val="20"/>
          <w:szCs w:val="20"/>
        </w:rPr>
        <w:t>et al.</w:t>
      </w:r>
      <w:r w:rsidR="007C3E81" w:rsidRPr="007C3E81">
        <w:rPr>
          <w:rFonts w:ascii="Times New Roman" w:hAnsi="Times New Roman" w:cs="Times New Roman"/>
          <w:noProof/>
          <w:sz w:val="20"/>
          <w:szCs w:val="20"/>
        </w:rPr>
        <w:t xml:space="preserve"> The Peritraumatic Distress Inventory: A Proposed Measure of PTSD Criterion A2. </w:t>
      </w:r>
      <w:r w:rsidR="007C3E81" w:rsidRPr="007C3E81">
        <w:rPr>
          <w:rFonts w:ascii="Times New Roman" w:hAnsi="Times New Roman" w:cs="Times New Roman"/>
          <w:i/>
          <w:iCs/>
          <w:noProof/>
          <w:sz w:val="20"/>
          <w:szCs w:val="20"/>
        </w:rPr>
        <w:t>Am. J. Psychiatry</w:t>
      </w:r>
      <w:r w:rsidR="007C3E81" w:rsidRPr="007C3E81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7C3E81" w:rsidRPr="007C3E81">
        <w:rPr>
          <w:rFonts w:ascii="Times New Roman" w:hAnsi="Times New Roman" w:cs="Times New Roman"/>
          <w:b/>
          <w:bCs/>
          <w:noProof/>
          <w:sz w:val="20"/>
          <w:szCs w:val="20"/>
        </w:rPr>
        <w:t>158</w:t>
      </w:r>
      <w:r w:rsidR="007C3E81" w:rsidRPr="007C3E81">
        <w:rPr>
          <w:rFonts w:ascii="Times New Roman" w:hAnsi="Times New Roman" w:cs="Times New Roman"/>
          <w:noProof/>
          <w:sz w:val="20"/>
          <w:szCs w:val="20"/>
        </w:rPr>
        <w:t>, 1480–1485 (2001).</w:t>
      </w:r>
    </w:p>
    <w:p w14:paraId="3DBCD059" w14:textId="77777777" w:rsidR="007C3E81" w:rsidRPr="007C3E81" w:rsidRDefault="007C3E81" w:rsidP="007C3E8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0"/>
          <w:szCs w:val="20"/>
        </w:rPr>
      </w:pPr>
      <w:r w:rsidRPr="007C3E81">
        <w:rPr>
          <w:rFonts w:ascii="Times New Roman" w:hAnsi="Times New Roman" w:cs="Times New Roman"/>
          <w:noProof/>
          <w:sz w:val="20"/>
          <w:szCs w:val="20"/>
        </w:rPr>
        <w:t>2.</w:t>
      </w:r>
      <w:r w:rsidRPr="007C3E81">
        <w:rPr>
          <w:rFonts w:ascii="Times New Roman" w:hAnsi="Times New Roman" w:cs="Times New Roman"/>
          <w:noProof/>
          <w:sz w:val="20"/>
          <w:szCs w:val="20"/>
        </w:rPr>
        <w:tab/>
        <w:t xml:space="preserve">Harman, H. H. &amp; Jones, W. H. Factor analysis by minimizing residuals (minres). </w:t>
      </w:r>
      <w:r w:rsidRPr="007C3E81">
        <w:rPr>
          <w:rFonts w:ascii="Times New Roman" w:hAnsi="Times New Roman" w:cs="Times New Roman"/>
          <w:i/>
          <w:iCs/>
          <w:noProof/>
          <w:sz w:val="20"/>
          <w:szCs w:val="20"/>
        </w:rPr>
        <w:t>Psychometrika</w:t>
      </w:r>
      <w:r w:rsidRPr="007C3E81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7C3E81">
        <w:rPr>
          <w:rFonts w:ascii="Times New Roman" w:hAnsi="Times New Roman" w:cs="Times New Roman"/>
          <w:b/>
          <w:bCs/>
          <w:noProof/>
          <w:sz w:val="20"/>
          <w:szCs w:val="20"/>
        </w:rPr>
        <w:t>31</w:t>
      </w:r>
      <w:r w:rsidRPr="007C3E81">
        <w:rPr>
          <w:rFonts w:ascii="Times New Roman" w:hAnsi="Times New Roman" w:cs="Times New Roman"/>
          <w:noProof/>
          <w:sz w:val="20"/>
          <w:szCs w:val="20"/>
        </w:rPr>
        <w:t>, 351–368 (1966).</w:t>
      </w:r>
    </w:p>
    <w:p w14:paraId="7920E87E" w14:textId="6C6B881B" w:rsidR="00013947" w:rsidRPr="007C3E81" w:rsidRDefault="00013947" w:rsidP="007C3E81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 w:rsidRPr="007C3E81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013947" w:rsidRPr="007C3E81" w:rsidSect="00013947">
      <w:footerReference w:type="default" r:id="rId10"/>
      <w:pgSz w:w="11906" w:h="16838"/>
      <w:pgMar w:top="1417" w:right="1417" w:bottom="1134" w:left="1417" w:header="708" w:footer="708" w:gutter="0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5C41872" w14:textId="77777777" w:rsidR="005D72D9" w:rsidRDefault="005D72D9">
      <w:pPr>
        <w:spacing w:after="0" w:line="240" w:lineRule="auto"/>
      </w:pPr>
      <w:r>
        <w:separator/>
      </w:r>
    </w:p>
  </w:endnote>
  <w:endnote w:type="continuationSeparator" w:id="0">
    <w:p w14:paraId="38229CB0" w14:textId="77777777" w:rsidR="005D72D9" w:rsidRDefault="005D72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BFE1FD9" w14:textId="0667BC38" w:rsidR="005D72D9" w:rsidRDefault="005D72D9">
    <w:pPr>
      <w:pBdr>
        <w:top w:val="nil"/>
        <w:left w:val="nil"/>
        <w:bottom w:val="nil"/>
        <w:right w:val="nil"/>
        <w:between w:val="nil"/>
      </w:pBdr>
      <w:tabs>
        <w:tab w:val="center" w:pos="4536"/>
        <w:tab w:val="right" w:pos="9072"/>
      </w:tabs>
      <w:spacing w:after="0" w:line="240" w:lineRule="auto"/>
      <w:jc w:val="right"/>
      <w:rPr>
        <w:color w:val="000000"/>
      </w:rPr>
    </w:pPr>
    <w:r>
      <w:rPr>
        <w:color w:val="000000"/>
      </w:rPr>
      <w:fldChar w:fldCharType="begin"/>
    </w:r>
    <w:r>
      <w:rPr>
        <w:color w:val="000000"/>
      </w:rPr>
      <w:instrText>PAGE</w:instrText>
    </w:r>
    <w:r>
      <w:rPr>
        <w:color w:val="000000"/>
      </w:rPr>
      <w:fldChar w:fldCharType="separate"/>
    </w:r>
    <w:r w:rsidR="005D4061">
      <w:rPr>
        <w:noProof/>
        <w:color w:val="000000"/>
      </w:rPr>
      <w:t>12</w:t>
    </w:r>
    <w:r>
      <w:rPr>
        <w:color w:val="000000"/>
      </w:rPr>
      <w:fldChar w:fldCharType="end"/>
    </w:r>
  </w:p>
  <w:p w14:paraId="1F18A02D" w14:textId="77777777" w:rsidR="005D72D9" w:rsidRDefault="005D72D9">
    <w:pPr>
      <w:pBdr>
        <w:top w:val="nil"/>
        <w:left w:val="nil"/>
        <w:bottom w:val="nil"/>
        <w:right w:val="nil"/>
        <w:between w:val="nil"/>
      </w:pBdr>
      <w:tabs>
        <w:tab w:val="center" w:pos="4536"/>
        <w:tab w:val="right" w:pos="9072"/>
      </w:tabs>
      <w:spacing w:after="0" w:line="240" w:lineRule="auto"/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86B78C1" w14:textId="77777777" w:rsidR="005D72D9" w:rsidRDefault="005D72D9">
      <w:pPr>
        <w:spacing w:after="0" w:line="240" w:lineRule="auto"/>
      </w:pPr>
      <w:r>
        <w:separator/>
      </w:r>
    </w:p>
  </w:footnote>
  <w:footnote w:type="continuationSeparator" w:id="0">
    <w:p w14:paraId="348D39BE" w14:textId="77777777" w:rsidR="005D72D9" w:rsidRDefault="005D72D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FCD34FC"/>
    <w:multiLevelType w:val="multilevel"/>
    <w:tmpl w:val="CE949BB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62C14DF"/>
    <w:multiLevelType w:val="hybridMultilevel"/>
    <w:tmpl w:val="8500F1CE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E051EDB"/>
    <w:multiLevelType w:val="multilevel"/>
    <w:tmpl w:val="DB8C446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hdrShapeDefaults>
    <o:shapedefaults v:ext="edit" spidmax="2867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93D65"/>
    <w:rsid w:val="00013947"/>
    <w:rsid w:val="00022186"/>
    <w:rsid w:val="000407A4"/>
    <w:rsid w:val="00043451"/>
    <w:rsid w:val="000D60FF"/>
    <w:rsid w:val="00153F88"/>
    <w:rsid w:val="00181DFB"/>
    <w:rsid w:val="00193760"/>
    <w:rsid w:val="001E63B0"/>
    <w:rsid w:val="001F3CCE"/>
    <w:rsid w:val="002A7C5F"/>
    <w:rsid w:val="002B20E6"/>
    <w:rsid w:val="002E0428"/>
    <w:rsid w:val="00364DA8"/>
    <w:rsid w:val="003673F3"/>
    <w:rsid w:val="003A0E18"/>
    <w:rsid w:val="00427A75"/>
    <w:rsid w:val="004706A5"/>
    <w:rsid w:val="004E5D72"/>
    <w:rsid w:val="004E7118"/>
    <w:rsid w:val="005D4061"/>
    <w:rsid w:val="005D72D9"/>
    <w:rsid w:val="005E4E22"/>
    <w:rsid w:val="006768E3"/>
    <w:rsid w:val="00693D65"/>
    <w:rsid w:val="006E7AD5"/>
    <w:rsid w:val="007954FE"/>
    <w:rsid w:val="007C3E81"/>
    <w:rsid w:val="0084455A"/>
    <w:rsid w:val="00912D18"/>
    <w:rsid w:val="009B1D72"/>
    <w:rsid w:val="009D2499"/>
    <w:rsid w:val="009D42BA"/>
    <w:rsid w:val="00A06712"/>
    <w:rsid w:val="00A119BD"/>
    <w:rsid w:val="00A45AA3"/>
    <w:rsid w:val="00A73DAA"/>
    <w:rsid w:val="00AA32F7"/>
    <w:rsid w:val="00AB2EC0"/>
    <w:rsid w:val="00AC7932"/>
    <w:rsid w:val="00AF3163"/>
    <w:rsid w:val="00B30B4C"/>
    <w:rsid w:val="00B35BF4"/>
    <w:rsid w:val="00B55BBD"/>
    <w:rsid w:val="00B612B1"/>
    <w:rsid w:val="00C038A1"/>
    <w:rsid w:val="00C26EBC"/>
    <w:rsid w:val="00C61BEC"/>
    <w:rsid w:val="00C71068"/>
    <w:rsid w:val="00CE057E"/>
    <w:rsid w:val="00CE0698"/>
    <w:rsid w:val="00D044C1"/>
    <w:rsid w:val="00D42E45"/>
    <w:rsid w:val="00DA03FC"/>
    <w:rsid w:val="00DA54C9"/>
    <w:rsid w:val="00E15165"/>
    <w:rsid w:val="00E456B9"/>
    <w:rsid w:val="00F048BC"/>
    <w:rsid w:val="00F10AE2"/>
    <w:rsid w:val="00F50D53"/>
    <w:rsid w:val="00FF64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8673"/>
    <o:shapelayout v:ext="edit">
      <o:idmap v:ext="edit" data="1"/>
    </o:shapelayout>
  </w:shapeDefaults>
  <w:decimalSymbol w:val=","/>
  <w:listSeparator w:val=";"/>
  <w14:docId w14:val="29538EF4"/>
  <w15:chartTrackingRefBased/>
  <w15:docId w15:val="{D5E0E10B-56BE-4FE2-A4D3-960279788E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427A75"/>
    <w:rPr>
      <w:rFonts w:ascii="Calibri" w:eastAsia="Calibri" w:hAnsi="Calibri" w:cs="Calibri"/>
      <w:lang w:val="en-US"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693D6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693D6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A0671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tandardWeb">
    <w:name w:val="Normal (Web)"/>
    <w:basedOn w:val="Standard"/>
    <w:uiPriority w:val="99"/>
    <w:unhideWhenUsed/>
    <w:rsid w:val="00693D6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ellenraster">
    <w:name w:val="Table Grid"/>
    <w:basedOn w:val="NormaleTabelle"/>
    <w:uiPriority w:val="39"/>
    <w:rsid w:val="00693D65"/>
    <w:pPr>
      <w:spacing w:after="0" w:line="240" w:lineRule="auto"/>
    </w:pPr>
    <w:rPr>
      <w:rFonts w:ascii="Calibri" w:eastAsia="Calibri" w:hAnsi="Calibri" w:cs="Calibri"/>
      <w:lang w:val="en-US"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693D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693D65"/>
    <w:rPr>
      <w:rFonts w:ascii="Segoe UI" w:eastAsia="Calibri" w:hAnsi="Segoe UI" w:cs="Segoe UI"/>
      <w:sz w:val="18"/>
      <w:szCs w:val="18"/>
      <w:lang w:val="en-US" w:eastAsia="de-DE"/>
    </w:rPr>
  </w:style>
  <w:style w:type="character" w:styleId="Zeilennummer">
    <w:name w:val="line number"/>
    <w:basedOn w:val="Absatz-Standardschriftart"/>
    <w:uiPriority w:val="99"/>
    <w:semiHidden/>
    <w:unhideWhenUsed/>
    <w:rsid w:val="00693D65"/>
  </w:style>
  <w:style w:type="paragraph" w:styleId="Listenabsatz">
    <w:name w:val="List Paragraph"/>
    <w:basedOn w:val="Standard"/>
    <w:uiPriority w:val="34"/>
    <w:qFormat/>
    <w:rsid w:val="00693D65"/>
    <w:pPr>
      <w:ind w:left="720"/>
      <w:contextualSpacing/>
    </w:pPr>
  </w:style>
  <w:style w:type="character" w:customStyle="1" w:styleId="berschrift1Zchn">
    <w:name w:val="Überschrift 1 Zchn"/>
    <w:basedOn w:val="Absatz-Standardschriftart"/>
    <w:link w:val="berschrift1"/>
    <w:uiPriority w:val="9"/>
    <w:rsid w:val="00693D65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 w:eastAsia="de-DE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693D65"/>
    <w:pPr>
      <w:outlineLvl w:val="9"/>
    </w:pPr>
    <w:rPr>
      <w:lang w:val="de-D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693D65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693D65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693D65"/>
    <w:pPr>
      <w:spacing w:after="100"/>
      <w:ind w:left="220"/>
    </w:pPr>
  </w:style>
  <w:style w:type="character" w:styleId="Hyperlink">
    <w:name w:val="Hyperlink"/>
    <w:basedOn w:val="Absatz-Standardschriftart"/>
    <w:uiPriority w:val="99"/>
    <w:unhideWhenUsed/>
    <w:rsid w:val="00693D65"/>
    <w:rPr>
      <w:color w:val="0563C1" w:themeColor="hyperlink"/>
      <w:u w:val="singl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A06712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 w:eastAsia="de-DE"/>
    </w:rPr>
  </w:style>
  <w:style w:type="paragraph" w:styleId="Textkrper">
    <w:name w:val="Body Text"/>
    <w:basedOn w:val="Standard"/>
    <w:link w:val="TextkrperZchn"/>
    <w:qFormat/>
    <w:rsid w:val="00A06712"/>
    <w:pPr>
      <w:spacing w:before="180" w:after="180" w:line="240" w:lineRule="auto"/>
    </w:pPr>
    <w:rPr>
      <w:rFonts w:asciiTheme="minorHAnsi" w:eastAsiaTheme="minorHAnsi" w:hAnsiTheme="minorHAnsi" w:cstheme="minorBidi"/>
      <w:sz w:val="24"/>
      <w:szCs w:val="24"/>
      <w:lang w:eastAsia="en-US"/>
    </w:rPr>
  </w:style>
  <w:style w:type="character" w:customStyle="1" w:styleId="TextkrperZchn">
    <w:name w:val="Textkörper Zchn"/>
    <w:basedOn w:val="Absatz-Standardschriftart"/>
    <w:link w:val="Textkrper"/>
    <w:rsid w:val="00A06712"/>
    <w:rPr>
      <w:sz w:val="24"/>
      <w:szCs w:val="24"/>
      <w:lang w:val="en-US"/>
    </w:rPr>
  </w:style>
  <w:style w:type="paragraph" w:customStyle="1" w:styleId="FirstParagraph">
    <w:name w:val="First Paragraph"/>
    <w:basedOn w:val="Textkrper"/>
    <w:next w:val="Textkrper"/>
    <w:qFormat/>
    <w:rsid w:val="00A06712"/>
  </w:style>
  <w:style w:type="paragraph" w:customStyle="1" w:styleId="Compact">
    <w:name w:val="Compact"/>
    <w:basedOn w:val="Textkrper"/>
    <w:qFormat/>
    <w:rsid w:val="00A06712"/>
    <w:pPr>
      <w:spacing w:before="36" w:after="36"/>
    </w:pPr>
  </w:style>
  <w:style w:type="table" w:customStyle="1" w:styleId="Table">
    <w:name w:val="Table"/>
    <w:semiHidden/>
    <w:unhideWhenUsed/>
    <w:qFormat/>
    <w:rsid w:val="00A06712"/>
    <w:pPr>
      <w:spacing w:after="200" w:line="240" w:lineRule="auto"/>
    </w:pPr>
    <w:rPr>
      <w:sz w:val="24"/>
      <w:szCs w:val="24"/>
      <w:lang w:val="en-US" w:eastAsia="de-DE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TableCaption">
    <w:name w:val="Table Caption"/>
    <w:basedOn w:val="Beschriftung"/>
    <w:rsid w:val="00A06712"/>
    <w:pPr>
      <w:keepNext/>
      <w:spacing w:after="120"/>
    </w:pPr>
    <w:rPr>
      <w:rFonts w:asciiTheme="minorHAnsi" w:eastAsiaTheme="minorHAnsi" w:hAnsiTheme="minorHAnsi" w:cstheme="minorBidi"/>
      <w:iCs w:val="0"/>
      <w:color w:val="auto"/>
      <w:sz w:val="24"/>
      <w:szCs w:val="24"/>
      <w:lang w:eastAsia="en-US"/>
    </w:r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A0671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181DFB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81DFB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81DFB"/>
    <w:rPr>
      <w:rFonts w:ascii="Calibri" w:eastAsia="Calibri" w:hAnsi="Calibri" w:cs="Calibri"/>
      <w:sz w:val="20"/>
      <w:szCs w:val="20"/>
      <w:lang w:val="en-US"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81DFB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81DFB"/>
    <w:rPr>
      <w:rFonts w:ascii="Calibri" w:eastAsia="Calibri" w:hAnsi="Calibri" w:cs="Calibri"/>
      <w:b/>
      <w:bCs/>
      <w:sz w:val="20"/>
      <w:szCs w:val="20"/>
      <w:lang w:val="en-US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71012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E4A173A-214C-488B-B895-4201FB0267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1948</Words>
  <Characters>12273</Characters>
  <Application>Microsoft Office Word</Application>
  <DocSecurity>0</DocSecurity>
  <Lines>102</Lines>
  <Paragraphs>2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klinikum Halle (Saale)</Company>
  <LinksUpToDate>false</LinksUpToDate>
  <CharactersWithSpaces>141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ttschick, Cornelia</dc:creator>
  <cp:keywords/>
  <dc:description/>
  <cp:lastModifiedBy>Gottschick, Cornelia</cp:lastModifiedBy>
  <cp:revision>2</cp:revision>
  <dcterms:created xsi:type="dcterms:W3CDTF">2023-01-23T13:40:00Z</dcterms:created>
  <dcterms:modified xsi:type="dcterms:W3CDTF">2023-01-23T13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the-lancet</vt:lpwstr>
  </property>
  <property fmtid="{D5CDD505-2E9C-101B-9397-08002B2CF9AE}" pid="19" name="Mendeley Recent Style Name 8_1">
    <vt:lpwstr>The Lancet</vt:lpwstr>
  </property>
  <property fmtid="{D5CDD505-2E9C-101B-9397-08002B2CF9AE}" pid="20" name="Mendeley Recent Style Id 9_1">
    <vt:lpwstr>http://www.zotero.org/styles/the-new-england-journal-of-medicine</vt:lpwstr>
  </property>
  <property fmtid="{D5CDD505-2E9C-101B-9397-08002B2CF9AE}" pid="21" name="Mendeley Recent Style Name 9_1">
    <vt:lpwstr>The New England Journal of Medicin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c71c98-55ad-3fe1-9d9c-796734009ebe</vt:lpwstr>
  </property>
  <property fmtid="{D5CDD505-2E9C-101B-9397-08002B2CF9AE}" pid="24" name="Mendeley Citation Style_1">
    <vt:lpwstr>http://www.zotero.org/styles/nature</vt:lpwstr>
  </property>
</Properties>
</file>